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E7786" w:rsidRPr="00A7337A" w:rsidRDefault="005F7C17" w:rsidP="00CA4494">
      <w:pPr>
        <w:spacing w:line="480" w:lineRule="auto"/>
        <w:jc w:val="center"/>
        <w:rPr>
          <w:rFonts w:cs="Times New Roman"/>
          <w:b/>
          <w:color w:val="000000" w:themeColor="text1"/>
          <w:sz w:val="32"/>
        </w:rPr>
      </w:pPr>
      <w:r w:rsidRPr="00A7337A">
        <w:rPr>
          <w:rFonts w:cs="Times New Roman"/>
          <w:b/>
          <w:color w:val="000000" w:themeColor="text1"/>
          <w:sz w:val="32"/>
        </w:rPr>
        <w:t>Management of the elderly patients with hip fracture during the COVID-19 Pandemic</w:t>
      </w:r>
    </w:p>
    <w:p w:rsidR="000F3BDA" w:rsidRPr="00CA4494" w:rsidRDefault="000F3BDA" w:rsidP="00CA4494">
      <w:pPr>
        <w:spacing w:line="480" w:lineRule="auto"/>
        <w:jc w:val="center"/>
        <w:rPr>
          <w:rFonts w:cs="Times New Roman"/>
          <w:bCs/>
          <w:i/>
          <w:iCs/>
          <w:color w:val="000000" w:themeColor="text1"/>
          <w:vertAlign w:val="superscript"/>
        </w:rPr>
      </w:pPr>
      <w:r w:rsidRPr="00CA4494">
        <w:rPr>
          <w:rFonts w:cs="Times New Roman"/>
          <w:bCs/>
          <w:i/>
          <w:iCs/>
          <w:color w:val="000000" w:themeColor="text1"/>
        </w:rPr>
        <w:t>Jun Lin</w:t>
      </w:r>
      <w:r w:rsidR="000D7CBF">
        <w:rPr>
          <w:rFonts w:cs="Times New Roman"/>
          <w:bCs/>
          <w:i/>
          <w:iCs/>
          <w:color w:val="000000" w:themeColor="text1"/>
        </w:rPr>
        <w:t>, M.D</w:t>
      </w:r>
      <w:r w:rsidR="00A00497">
        <w:rPr>
          <w:rFonts w:cs="Times New Roman"/>
          <w:bCs/>
          <w:i/>
          <w:iCs/>
          <w:color w:val="000000" w:themeColor="text1"/>
        </w:rPr>
        <w:t>.</w:t>
      </w:r>
      <w:r w:rsidR="000D7CBF">
        <w:rPr>
          <w:rFonts w:cs="Times New Roman"/>
          <w:bCs/>
          <w:i/>
          <w:iCs/>
          <w:color w:val="000000" w:themeColor="text1"/>
        </w:rPr>
        <w:t>, Ph.D</w:t>
      </w:r>
      <w:r w:rsidR="00A00497">
        <w:rPr>
          <w:rFonts w:cs="Times New Roman"/>
          <w:bCs/>
          <w:i/>
          <w:iCs/>
          <w:color w:val="000000" w:themeColor="text1"/>
        </w:rPr>
        <w:t>.</w:t>
      </w:r>
      <w:r w:rsidRPr="00CA4494">
        <w:rPr>
          <w:rFonts w:cs="Times New Roman"/>
          <w:bCs/>
          <w:i/>
          <w:iCs/>
          <w:color w:val="000000" w:themeColor="text1"/>
          <w:vertAlign w:val="superscript"/>
        </w:rPr>
        <w:t>1</w:t>
      </w:r>
      <w:r w:rsidRPr="00CA4494">
        <w:rPr>
          <w:rFonts w:cs="Times New Roman"/>
          <w:bCs/>
          <w:i/>
          <w:iCs/>
          <w:color w:val="000000" w:themeColor="text1"/>
        </w:rPr>
        <w:t xml:space="preserve">, </w:t>
      </w:r>
      <w:proofErr w:type="spellStart"/>
      <w:r w:rsidRPr="00CA4494">
        <w:rPr>
          <w:rFonts w:cs="Times New Roman"/>
          <w:bCs/>
          <w:i/>
          <w:iCs/>
          <w:color w:val="000000" w:themeColor="text1"/>
        </w:rPr>
        <w:t>Huilin</w:t>
      </w:r>
      <w:proofErr w:type="spellEnd"/>
      <w:r w:rsidRPr="00CA4494">
        <w:rPr>
          <w:rFonts w:cs="Times New Roman"/>
          <w:bCs/>
          <w:i/>
          <w:iCs/>
          <w:color w:val="000000" w:themeColor="text1"/>
        </w:rPr>
        <w:t xml:space="preserve"> Yang</w:t>
      </w:r>
      <w:r w:rsidR="000D7CBF">
        <w:rPr>
          <w:rFonts w:cs="Times New Roman"/>
          <w:bCs/>
          <w:i/>
          <w:iCs/>
          <w:color w:val="000000" w:themeColor="text1"/>
        </w:rPr>
        <w:t>, M.D</w:t>
      </w:r>
      <w:r w:rsidR="00A00497">
        <w:rPr>
          <w:rFonts w:cs="Times New Roman"/>
          <w:bCs/>
          <w:i/>
          <w:iCs/>
          <w:color w:val="000000" w:themeColor="text1"/>
        </w:rPr>
        <w:t>.</w:t>
      </w:r>
      <w:r w:rsidR="000D7CBF">
        <w:rPr>
          <w:rFonts w:cs="Times New Roman"/>
          <w:bCs/>
          <w:i/>
          <w:iCs/>
          <w:color w:val="000000" w:themeColor="text1"/>
        </w:rPr>
        <w:t>, Ph.D</w:t>
      </w:r>
      <w:r w:rsidR="00A00497">
        <w:rPr>
          <w:rFonts w:cs="Times New Roman"/>
          <w:bCs/>
          <w:i/>
          <w:iCs/>
          <w:color w:val="000000" w:themeColor="text1"/>
        </w:rPr>
        <w:t>.</w:t>
      </w:r>
      <w:r w:rsidR="000D7CBF" w:rsidRPr="00CA4494">
        <w:rPr>
          <w:rFonts w:cs="Times New Roman"/>
          <w:bCs/>
          <w:i/>
          <w:iCs/>
          <w:color w:val="000000" w:themeColor="text1"/>
          <w:vertAlign w:val="superscript"/>
        </w:rPr>
        <w:t xml:space="preserve"> </w:t>
      </w:r>
      <w:r w:rsidRPr="00CA4494">
        <w:rPr>
          <w:rFonts w:cs="Times New Roman"/>
          <w:bCs/>
          <w:i/>
          <w:iCs/>
          <w:color w:val="000000" w:themeColor="text1"/>
          <w:vertAlign w:val="superscript"/>
        </w:rPr>
        <w:t>1</w:t>
      </w:r>
    </w:p>
    <w:p w:rsidR="000F3BDA" w:rsidRPr="00CA4494" w:rsidRDefault="005F7C17" w:rsidP="00CA4494">
      <w:pPr>
        <w:pStyle w:val="af"/>
        <w:numPr>
          <w:ilvl w:val="0"/>
          <w:numId w:val="2"/>
        </w:numPr>
        <w:spacing w:line="480" w:lineRule="auto"/>
        <w:ind w:firstLineChars="0"/>
        <w:jc w:val="left"/>
        <w:rPr>
          <w:rFonts w:ascii="Times New Roman" w:hAnsi="Times New Roman" w:cs="Times New Roman"/>
          <w:bCs/>
          <w:i/>
          <w:iCs/>
          <w:color w:val="000000" w:themeColor="text1"/>
          <w:sz w:val="24"/>
          <w:szCs w:val="24"/>
        </w:rPr>
      </w:pPr>
      <w:r w:rsidRPr="00CA4494">
        <w:rPr>
          <w:rFonts w:ascii="Times New Roman" w:hAnsi="Times New Roman" w:cs="Times New Roman"/>
          <w:bCs/>
          <w:i/>
          <w:iCs/>
          <w:color w:val="000000" w:themeColor="text1"/>
          <w:sz w:val="24"/>
          <w:szCs w:val="24"/>
        </w:rPr>
        <w:t xml:space="preserve">Department of </w:t>
      </w:r>
      <w:proofErr w:type="spellStart"/>
      <w:r w:rsidRPr="00CA4494">
        <w:rPr>
          <w:rFonts w:ascii="Times New Roman" w:hAnsi="Times New Roman" w:cs="Times New Roman"/>
          <w:bCs/>
          <w:i/>
          <w:iCs/>
          <w:color w:val="000000" w:themeColor="text1"/>
          <w:sz w:val="24"/>
          <w:szCs w:val="24"/>
        </w:rPr>
        <w:t>Orthopaedic</w:t>
      </w:r>
      <w:proofErr w:type="spellEnd"/>
      <w:r w:rsidRPr="00CA4494">
        <w:rPr>
          <w:rFonts w:ascii="Times New Roman" w:hAnsi="Times New Roman" w:cs="Times New Roman"/>
          <w:bCs/>
          <w:i/>
          <w:iCs/>
          <w:color w:val="000000" w:themeColor="text1"/>
          <w:sz w:val="24"/>
          <w:szCs w:val="24"/>
        </w:rPr>
        <w:t xml:space="preserve"> surgery, The First Affiliated Hospital of Soochow University</w:t>
      </w:r>
    </w:p>
    <w:p w:rsidR="00A00497" w:rsidRDefault="00A00497" w:rsidP="00A00497">
      <w:pPr>
        <w:rPr>
          <w:rFonts w:ascii="Arial" w:hAnsi="Arial" w:cs="Arial"/>
          <w:sz w:val="36"/>
          <w:szCs w:val="36"/>
        </w:rPr>
      </w:pPr>
      <w:bookmarkStart w:id="0" w:name="_GoBack"/>
      <w:bookmarkEnd w:id="0"/>
      <w:r>
        <w:rPr>
          <w:rFonts w:ascii="Arial" w:hAnsi="Arial" w:cs="Arial"/>
          <w:sz w:val="36"/>
          <w:szCs w:val="36"/>
        </w:rPr>
        <w:t>Please address all correspondence to:</w:t>
      </w:r>
    </w:p>
    <w:p w:rsidR="00A00497" w:rsidRDefault="00A00497" w:rsidP="00A00497">
      <w:pPr>
        <w:rPr>
          <w:rFonts w:cs="Times New Roman"/>
        </w:rPr>
      </w:pPr>
      <w:proofErr w:type="spellStart"/>
      <w:r>
        <w:rPr>
          <w:rFonts w:cs="Times New Roman"/>
        </w:rPr>
        <w:t>Huilin</w:t>
      </w:r>
      <w:proofErr w:type="spellEnd"/>
      <w:r>
        <w:rPr>
          <w:rFonts w:cs="Times New Roman"/>
        </w:rPr>
        <w:t xml:space="preserve"> Yang, M.D., Ph.D. Department of </w:t>
      </w:r>
      <w:proofErr w:type="spellStart"/>
      <w:r>
        <w:rPr>
          <w:rFonts w:cs="Times New Roman"/>
        </w:rPr>
        <w:t>Orthopaedic</w:t>
      </w:r>
      <w:proofErr w:type="spellEnd"/>
      <w:r>
        <w:rPr>
          <w:rFonts w:cs="Times New Roman"/>
        </w:rPr>
        <w:t xml:space="preserve"> Surgery, The First Affiliated Hospital of Soochow University, 899 </w:t>
      </w:r>
      <w:proofErr w:type="spellStart"/>
      <w:r>
        <w:rPr>
          <w:rFonts w:cs="Times New Roman"/>
        </w:rPr>
        <w:t>Pinghai</w:t>
      </w:r>
      <w:proofErr w:type="spellEnd"/>
      <w:r>
        <w:rPr>
          <w:rFonts w:cs="Times New Roman"/>
        </w:rPr>
        <w:t xml:space="preserve"> Road, Suzhou, Jiangsu 215006, China, Phone: 0086-512-67972165, Email: </w:t>
      </w:r>
      <w:r w:rsidR="005B727D" w:rsidRPr="005B727D">
        <w:rPr>
          <w:rFonts w:cs="Times New Roman"/>
        </w:rPr>
        <w:t>suzhouspine@163.com</w:t>
      </w:r>
      <w:r>
        <w:rPr>
          <w:rFonts w:cs="Times New Roman"/>
        </w:rPr>
        <w:t xml:space="preserve"> </w:t>
      </w:r>
    </w:p>
    <w:p w:rsidR="005B727D" w:rsidRDefault="005B727D" w:rsidP="005B727D">
      <w:pPr>
        <w:rPr>
          <w:rFonts w:cs="Times New Roman"/>
        </w:rPr>
      </w:pPr>
      <w:r>
        <w:rPr>
          <w:rFonts w:cs="Times New Roman"/>
        </w:rPr>
        <w:t xml:space="preserve">Jun Lin, M.D., Ph.D. Department of </w:t>
      </w:r>
      <w:proofErr w:type="spellStart"/>
      <w:r>
        <w:rPr>
          <w:rFonts w:cs="Times New Roman"/>
        </w:rPr>
        <w:t>Orthopaedic</w:t>
      </w:r>
      <w:proofErr w:type="spellEnd"/>
      <w:r>
        <w:rPr>
          <w:rFonts w:cs="Times New Roman"/>
        </w:rPr>
        <w:t xml:space="preserve"> Surgery, The First Affiliated Hospital of Soochow University, 899 </w:t>
      </w:r>
      <w:proofErr w:type="spellStart"/>
      <w:r>
        <w:rPr>
          <w:rFonts w:cs="Times New Roman"/>
        </w:rPr>
        <w:t>Pinghai</w:t>
      </w:r>
      <w:proofErr w:type="spellEnd"/>
      <w:r>
        <w:rPr>
          <w:rFonts w:cs="Times New Roman"/>
        </w:rPr>
        <w:t xml:space="preserve"> Road, Suzhou, Jiangsu 215006, China, Phone: 0086-512-67972165, Email: linjun@suda.edu.cn </w:t>
      </w:r>
    </w:p>
    <w:p w:rsidR="009B0C5F" w:rsidRDefault="009B0C5F">
      <w:pPr>
        <w:widowControl/>
        <w:jc w:val="left"/>
        <w:rPr>
          <w:rFonts w:cs="Times New Roman"/>
          <w:bCs/>
          <w:i/>
          <w:iCs/>
          <w:color w:val="000000" w:themeColor="text1"/>
        </w:rPr>
      </w:pPr>
      <w:r>
        <w:rPr>
          <w:rFonts w:cs="Times New Roman"/>
          <w:bCs/>
          <w:i/>
          <w:iCs/>
          <w:color w:val="000000" w:themeColor="text1"/>
        </w:rPr>
        <w:br w:type="page"/>
      </w:r>
    </w:p>
    <w:p w:rsidR="00A00497" w:rsidRPr="009B0C5F" w:rsidRDefault="009B0C5F" w:rsidP="009B0C5F">
      <w:pPr>
        <w:rPr>
          <w:rFonts w:cs="Times New Roman"/>
          <w:b/>
          <w:bCs/>
          <w:iCs/>
          <w:color w:val="000000" w:themeColor="text1"/>
        </w:rPr>
      </w:pPr>
      <w:r w:rsidRPr="009B0C5F">
        <w:rPr>
          <w:rFonts w:cs="Times New Roman" w:hint="eastAsia"/>
          <w:b/>
          <w:bCs/>
          <w:iCs/>
          <w:color w:val="000000" w:themeColor="text1"/>
        </w:rPr>
        <w:lastRenderedPageBreak/>
        <w:t>A</w:t>
      </w:r>
      <w:r w:rsidRPr="009B0C5F">
        <w:rPr>
          <w:rFonts w:cs="Times New Roman"/>
          <w:b/>
          <w:bCs/>
          <w:iCs/>
          <w:color w:val="000000" w:themeColor="text1"/>
        </w:rPr>
        <w:t>bstract</w:t>
      </w:r>
      <w:r w:rsidRPr="009B0C5F">
        <w:rPr>
          <w:rFonts w:cs="Times New Roman" w:hint="eastAsia"/>
          <w:b/>
          <w:bCs/>
          <w:iCs/>
          <w:color w:val="000000" w:themeColor="text1"/>
        </w:rPr>
        <w:t>:</w:t>
      </w:r>
    </w:p>
    <w:p w:rsidR="009B0C5F" w:rsidRPr="009B0C5F" w:rsidRDefault="009B0C5F" w:rsidP="009B0C5F">
      <w:pPr>
        <w:spacing w:line="360" w:lineRule="auto"/>
        <w:rPr>
          <w:rFonts w:cs="Times New Roman"/>
          <w:color w:val="000000" w:themeColor="text1"/>
        </w:rPr>
      </w:pPr>
      <w:r w:rsidRPr="006407C8">
        <w:rPr>
          <w:rFonts w:cs="Times New Roman"/>
          <w:color w:val="000000" w:themeColor="text1"/>
        </w:rPr>
        <w:t xml:space="preserve">The outbreak of </w:t>
      </w:r>
      <w:r>
        <w:rPr>
          <w:rFonts w:cs="Times New Roman"/>
          <w:color w:val="000000" w:themeColor="text1"/>
        </w:rPr>
        <w:t>COVID-19</w:t>
      </w:r>
      <w:r w:rsidRPr="006407C8">
        <w:rPr>
          <w:rFonts w:cs="Times New Roman"/>
          <w:color w:val="000000" w:themeColor="text1"/>
        </w:rPr>
        <w:t xml:space="preserve"> has caused a great impact on China and the </w:t>
      </w:r>
      <w:r>
        <w:rPr>
          <w:rFonts w:cs="Times New Roman"/>
          <w:color w:val="000000" w:themeColor="text1"/>
        </w:rPr>
        <w:t xml:space="preserve">global </w:t>
      </w:r>
      <w:r w:rsidRPr="006407C8">
        <w:rPr>
          <w:rFonts w:cs="Times New Roman"/>
          <w:color w:val="000000" w:themeColor="text1"/>
        </w:rPr>
        <w:t xml:space="preserve">world, and it is still continuing. Older patients are in relatively serious condition. </w:t>
      </w:r>
      <w:r w:rsidRPr="00CA4494">
        <w:rPr>
          <w:rFonts w:cs="Times New Roman"/>
          <w:color w:val="000000" w:themeColor="text1"/>
        </w:rPr>
        <w:t>Under the COVID-19 pandemic, elderly hip fracture patients need special attention. Both the effective prevention of SARS-CoV-2 infection and rational treatment of hip fracture are extremely important. We believe that standardized diagnosis and treatment workflow for elderly patients with hip fractures combined with COVID-19 can help in individual evaluation and would provide effective triage for the treatment and management of individual patients.</w:t>
      </w:r>
    </w:p>
    <w:p w:rsidR="009B0C5F" w:rsidRDefault="009B0C5F" w:rsidP="009B0C5F">
      <w:pPr>
        <w:rPr>
          <w:rFonts w:cs="Times New Roman"/>
          <w:bCs/>
          <w:iCs/>
          <w:color w:val="000000" w:themeColor="text1"/>
        </w:rPr>
      </w:pPr>
      <w:r w:rsidRPr="003A555C">
        <w:rPr>
          <w:rFonts w:cs="Times New Roman"/>
          <w:b/>
          <w:bCs/>
          <w:iCs/>
          <w:color w:val="000000" w:themeColor="text1"/>
        </w:rPr>
        <w:t xml:space="preserve">Keywords: </w:t>
      </w:r>
      <w:r>
        <w:rPr>
          <w:rFonts w:cs="Times New Roman"/>
          <w:bCs/>
          <w:iCs/>
          <w:color w:val="000000" w:themeColor="text1"/>
        </w:rPr>
        <w:t>COVID-19, hip fracture, surgery</w:t>
      </w:r>
    </w:p>
    <w:p w:rsidR="009B0C5F" w:rsidRPr="009B0C5F" w:rsidRDefault="009B0C5F" w:rsidP="009B0C5F">
      <w:pPr>
        <w:rPr>
          <w:rFonts w:cs="Times New Roman"/>
          <w:bCs/>
          <w:iCs/>
          <w:color w:val="000000" w:themeColor="text1"/>
        </w:rPr>
      </w:pPr>
    </w:p>
    <w:p w:rsidR="005E7786" w:rsidRPr="00CA4494" w:rsidRDefault="005F7C17" w:rsidP="00A00497">
      <w:pPr>
        <w:spacing w:line="480" w:lineRule="auto"/>
        <w:ind w:firstLineChars="200" w:firstLine="480"/>
        <w:rPr>
          <w:rFonts w:cs="Times New Roman"/>
          <w:kern w:val="0"/>
        </w:rPr>
      </w:pPr>
      <w:r w:rsidRPr="00CA4494">
        <w:rPr>
          <w:rFonts w:cs="Times New Roman"/>
          <w:color w:val="000000" w:themeColor="text1"/>
        </w:rPr>
        <w:t xml:space="preserve">The COVID-19 that has swept into at least 212 countries and regions with more than </w:t>
      </w:r>
      <w:r w:rsidR="009B0C5F" w:rsidRPr="009B0C5F">
        <w:rPr>
          <w:rFonts w:cs="Times New Roman"/>
          <w:color w:val="000000" w:themeColor="text1"/>
        </w:rPr>
        <w:t>225,0</w:t>
      </w:r>
      <w:r w:rsidR="009B0C5F">
        <w:rPr>
          <w:rFonts w:cs="Times New Roman"/>
          <w:color w:val="000000" w:themeColor="text1"/>
        </w:rPr>
        <w:t>00</w:t>
      </w:r>
      <w:r w:rsidR="009B0C5F" w:rsidRPr="009B0C5F">
        <w:rPr>
          <w:rFonts w:cs="Times New Roman"/>
          <w:color w:val="000000" w:themeColor="text1"/>
        </w:rPr>
        <w:t>,</w:t>
      </w:r>
      <w:r w:rsidR="009B0C5F">
        <w:rPr>
          <w:rFonts w:cs="Times New Roman"/>
          <w:color w:val="000000" w:themeColor="text1"/>
        </w:rPr>
        <w:t>000</w:t>
      </w:r>
      <w:r w:rsidR="009B0C5F" w:rsidRPr="009B0C5F">
        <w:rPr>
          <w:rFonts w:cs="Times New Roman"/>
          <w:color w:val="000000" w:themeColor="text1"/>
        </w:rPr>
        <w:t xml:space="preserve"> </w:t>
      </w:r>
      <w:r w:rsidRPr="00CA4494">
        <w:rPr>
          <w:rFonts w:cs="Times New Roman"/>
          <w:color w:val="000000" w:themeColor="text1"/>
        </w:rPr>
        <w:t xml:space="preserve">confirmed cases and killed more than </w:t>
      </w:r>
      <w:r w:rsidR="009B0C5F" w:rsidRPr="009B0C5F">
        <w:rPr>
          <w:rFonts w:cs="Times New Roman"/>
          <w:color w:val="000000" w:themeColor="text1"/>
        </w:rPr>
        <w:t>4,6</w:t>
      </w:r>
      <w:r w:rsidR="009B0C5F">
        <w:rPr>
          <w:rFonts w:cs="Times New Roman"/>
          <w:color w:val="000000" w:themeColor="text1"/>
        </w:rPr>
        <w:t>00</w:t>
      </w:r>
      <w:r w:rsidR="009B0C5F" w:rsidRPr="009B0C5F">
        <w:rPr>
          <w:rFonts w:cs="Times New Roman"/>
          <w:color w:val="000000" w:themeColor="text1"/>
        </w:rPr>
        <w:t>,</w:t>
      </w:r>
      <w:r w:rsidR="009B0C5F">
        <w:rPr>
          <w:rFonts w:cs="Times New Roman"/>
          <w:color w:val="000000" w:themeColor="text1"/>
        </w:rPr>
        <w:t>000</w:t>
      </w:r>
      <w:r w:rsidRPr="00CA4494">
        <w:rPr>
          <w:rFonts w:cs="Times New Roman"/>
          <w:color w:val="000000" w:themeColor="text1"/>
        </w:rPr>
        <w:t xml:space="preserve"> people is now officially a pandemic.</w:t>
      </w:r>
      <w:r w:rsidRPr="00CA4494">
        <w:rPr>
          <w:rFonts w:cs="Times New Roman"/>
          <w:color w:val="000000" w:themeColor="text1"/>
        </w:rPr>
        <w:fldChar w:fldCharType="begin"/>
      </w:r>
      <w:r w:rsidRPr="00CA4494">
        <w:rPr>
          <w:rFonts w:cs="Times New Roman"/>
          <w:color w:val="000000" w:themeColor="text1"/>
        </w:rPr>
        <w:instrText xml:space="preserve"> ADDIN ZOTERO_ITEM CSL_CITATION {"citationID":"VySpGba3","properties":{"formattedCitation":"\\super 1,2\\nosupersub{}","plainCitation":"1,2","noteIndex":0},"citationItems":[{"id":3882,"uris":["http://zotero.org/users/2929755/items/B7UJ4RLY"],"uri":["http://zotero.org/users/2929755/items/B7UJ4RLY"],"itemData":{"id":3882,"type":"article-journal","container-title":"Cellular &amp; Molecular Immunology","DOI":"10.1038/s41423-020-0372-4","ISSN":"2042-0226","language":"en","note":"publisher: Nature Publishing Group","page":"1-1","source":"www.nature.com","title":"A novel coronavirus (2019-nCoV) causing pneumonia-associated respiratory syndrome","author":[{"family":"Jiang","given":"Shibo"},{"family":"Xia","given":"Shuai"},{"family":"Ying","given":"Tianlei"},{"family":"Lu","given":"Lu"}],"issued":{"date-parts":[["2020",2,5]]}}},{"id":3840,"uris":["http://zotero.org/users/2929755/items/SFGGD7BE"],"uri":["http://zotero.org/users/2929755/items/SFGGD7BE"],"itemData":{"id":3840,"type":"article-journal","abstract":"&lt;h3&gt;Abstract&lt;/h3&gt; &lt;p&gt;The present outbreak of lower respiratory tract infections, including respiratory distress syndrome, is the third spillover, in only two decades, of an animal coronavirus to humans resulting in a major epidemic. Here, the Coronavirus Study Group (CSG) of the International Committee on Taxonomy of Viruses, which is responsible for developing the official classification of viruses and taxa naming (taxonomy) of the &lt;i&gt;Coronaviridae&lt;/i&gt; family, assessed the novelty of the human pathogen tentatively named 2019-nCoV. Based on phylogeny, taxonomy and established practice, the CSG formally recognizes this virus as a sister to severe acute respiratory syndrome coronaviruses (SARS-CoVs) of the species &lt;i&gt;Severe acute respiratory syndrome-related coronavirus&lt;/i&gt; and designates it as severe acute respiratory syndrome coronavirus 2 (SARS-CoV-2). To facilitate communication, the CSG further proposes to use the following naming convention for individual isolates: SARS-CoV-2/Isolate/Host/Date/Location. The spectrum of clinical manifestations associated with SARS-CoV-2 infections in humans remains to be determined. The independent zoonotic transmission of SARS-CoV and SARS-CoV-2 highlights the need for studying the entire (virus) species to complement research focused on individual pathogenic viruses of immediate significance. This research will improve our understanding of virus-host interactions in an ever-changing environment and enhance our preparedness for future outbreaks.&lt;/p&gt;","container-title":"bioRxiv","DOI":"10.1101/2020.02.07.937862","language":"en","note":"publisher: Cold Spring Harbor Laboratory\nsection: New Results","page":"2020.02.07.937862","source":"www.biorxiv.org","title":"Severe acute respiratory syndrome-related coronavirus: The species and its viruses – a statement of the Coronavirus Study Group","title-short":"Severe acute respiratory syndrome-related coronavirus","author":[{"family":"Gorbalenya","given":"Alexander E."},{"family":"Baker","given":"Susan C."},{"family":"Baric","given":"Ralph S."},{"family":"Groot","given":"Raoul J.","dropping-particle":"de"},{"family":"Drosten","given":"Christian"},{"family":"Gulyaeva","given":"Anastasia A."},{"family":"Haagmans","given":"Bart L."},{"family":"Lauber","given":"Chris"},{"family":"Leontovich","given":"Andrey M."},{"family":"Neuman","given":"Benjamin W."},{"family":"Penzar","given":"Dmitry"},{"family":"Perlman","given":"Stanley"},{"family":"Poon","given":"Leo L. M."},{"family":"Samborskiy","given":"Dmitry"},{"family":"Sidorov","given":"Igor A."},{"family":"Sola","given":"Isabel"},{"family":"Ziebuhr","given":"John"}],"issued":{"date-parts":[["2020",2,11]]}}}],"schema":"https://github.com/citation-style-language/schema/raw/master/csl-citation.json"} </w:instrText>
      </w:r>
      <w:r w:rsidRPr="00CA4494">
        <w:rPr>
          <w:rFonts w:cs="Times New Roman"/>
          <w:color w:val="000000" w:themeColor="text1"/>
        </w:rPr>
        <w:fldChar w:fldCharType="separate"/>
      </w:r>
      <w:r w:rsidRPr="00CA4494">
        <w:rPr>
          <w:rFonts w:cs="Times New Roman"/>
          <w:kern w:val="0"/>
          <w:vertAlign w:val="superscript"/>
        </w:rPr>
        <w:t>1,2</w:t>
      </w:r>
      <w:r w:rsidRPr="00CA4494">
        <w:rPr>
          <w:rFonts w:cs="Times New Roman"/>
          <w:color w:val="000000" w:themeColor="text1"/>
        </w:rPr>
        <w:fldChar w:fldCharType="end"/>
      </w:r>
      <w:r w:rsidRPr="00CA4494">
        <w:rPr>
          <w:rFonts w:cs="Times New Roman"/>
          <w:color w:val="000000" w:themeColor="text1"/>
        </w:rPr>
        <w:t xml:space="preserve">  Many countries and regions have successively introduced epidemic prevention measures, including controlling the flow of people in entertainment venues, suspending commercial places such as bars, and restricting residents' travel. However, untimely consultation, shortage of medical resources and other factors have led to an increase in the undiagnosed rate, delayed diagnosis and treatment, and even increased mortality in the elderly hip fracture patients.</w:t>
      </w:r>
      <w:r w:rsidRPr="00CA4494">
        <w:rPr>
          <w:rFonts w:cs="Times New Roman"/>
          <w:kern w:val="0"/>
        </w:rPr>
        <w:t xml:space="preserve"> Symptoms of COVID-19 such as fever, fatigue, muscle soreness, headache, and dyspnea increase the risk of falls in the elderly, and may correspondingly increase the risk of hip fractures in the elderly. When elderly hip fractures are combined with COVID-19, COVID-19 may delay the timing of hip fracture treatment. It will obviously increase the difficulty of treatment, and the risk of death. Hence, </w:t>
      </w:r>
      <w:r w:rsidRPr="00CA4494">
        <w:rPr>
          <w:rFonts w:cs="Times New Roman"/>
          <w:color w:val="000000" w:themeColor="text1"/>
        </w:rPr>
        <w:t>it is imperative to develop a reasonable and standardized diagnosis and treatment workflow to provide safe and effective protection for elderly hip fracture patients and medical staff.</w:t>
      </w:r>
    </w:p>
    <w:p w:rsidR="005E7786" w:rsidRPr="00CA4494" w:rsidRDefault="005F7C17" w:rsidP="00CA4494">
      <w:pPr>
        <w:spacing w:line="480" w:lineRule="auto"/>
        <w:ind w:firstLineChars="200" w:firstLine="480"/>
        <w:rPr>
          <w:rFonts w:cs="Times New Roman"/>
          <w:kern w:val="0"/>
        </w:rPr>
      </w:pPr>
      <w:r w:rsidRPr="00CA4494">
        <w:rPr>
          <w:rFonts w:cs="Times New Roman"/>
          <w:kern w:val="0"/>
        </w:rPr>
        <w:lastRenderedPageBreak/>
        <w:t xml:space="preserve">Even during the pandemic, we still recommend that if the pain continues or worsen after a fall, the elderly need to visit a medical institution. For patients who need hospitalization, we need to query their trajectories in detail and verify their trajectories through big data analysis. All patients should be admitted to a single ward for medical isolation. </w:t>
      </w:r>
      <w:r w:rsidRPr="00CA4494">
        <w:rPr>
          <w:rFonts w:cs="Times New Roman"/>
          <w:color w:val="000000" w:themeColor="text1"/>
        </w:rPr>
        <w:t>Patients with suspected or confirmed SARS-CoV-2 infection should be transferred to the designated hospital for further treatment.</w:t>
      </w:r>
    </w:p>
    <w:p w:rsidR="005E7786" w:rsidRPr="00CA4494" w:rsidRDefault="005F7C17" w:rsidP="00CA4494">
      <w:pPr>
        <w:spacing w:line="480" w:lineRule="auto"/>
        <w:ind w:firstLineChars="200" w:firstLine="480"/>
        <w:rPr>
          <w:rFonts w:cs="Times New Roman"/>
          <w:color w:val="000000" w:themeColor="text1"/>
        </w:rPr>
      </w:pPr>
      <w:r w:rsidRPr="00CA4494">
        <w:rPr>
          <w:rFonts w:cs="Times New Roman"/>
          <w:color w:val="000000" w:themeColor="text1"/>
        </w:rPr>
        <w:t>Hip fracture patients without COVID-19 could be treated according to the guidelines.</w:t>
      </w:r>
      <w:r w:rsidRPr="00CA4494">
        <w:rPr>
          <w:rFonts w:cs="Times New Roman"/>
          <w:color w:val="000000" w:themeColor="text1"/>
        </w:rPr>
        <w:fldChar w:fldCharType="begin"/>
      </w:r>
      <w:r w:rsidRPr="00CA4494">
        <w:rPr>
          <w:rFonts w:cs="Times New Roman"/>
          <w:color w:val="000000" w:themeColor="text1"/>
        </w:rPr>
        <w:instrText xml:space="preserve"> ADDIN ZOTERO_ITEM CSL_CITATION {"citationID":"EqpIEEoa","properties":{"formattedCitation":"\\super 3\\nosupersub{}","plainCitation":"3","noteIndex":0},"citationItems":[{"id":3845,"uris":["http://zotero.org/users/2929755/items/HVGNWXGG"],"uri":["http://zotero.org/users/2929755/items/HVGNWXGG"],"itemData":{"id":3845,"type":"article-journal","container-title":"The Journal of the American Academy of Orthopaedic Surgeons","DOI":"10.5435/JAAOS-D-14-00433","ISSN":"1067-151X","issue":"2","journalAbbreviation":"J Am Acad Orthop Surg","language":"eng","note":"PMID: 25624366","page":"138-140","source":"PubMed","title":"AAOS Clinical Practice Guideline: Management of Hip Fractures in the Elderly","title-short":"AAOS Clinical Practice Guideline","volume":"23","author":[{"family":"Roberts","given":"Karl C."},{"family":"Brox","given":"W. Timothy"}],"issued":{"date-parts":[["2015",2]]}}}],"schema":"https://github.com/citation-style-language/schema/raw/master/csl-citation.json"} </w:instrText>
      </w:r>
      <w:r w:rsidRPr="00CA4494">
        <w:rPr>
          <w:rFonts w:cs="Times New Roman"/>
          <w:color w:val="000000" w:themeColor="text1"/>
        </w:rPr>
        <w:fldChar w:fldCharType="separate"/>
      </w:r>
      <w:r w:rsidRPr="00CA4494">
        <w:rPr>
          <w:rFonts w:cs="Times New Roman"/>
          <w:kern w:val="0"/>
          <w:vertAlign w:val="superscript"/>
        </w:rPr>
        <w:t>3</w:t>
      </w:r>
      <w:r w:rsidRPr="00CA4494">
        <w:rPr>
          <w:rFonts w:cs="Times New Roman"/>
          <w:color w:val="000000" w:themeColor="text1"/>
        </w:rPr>
        <w:fldChar w:fldCharType="end"/>
      </w:r>
      <w:r w:rsidRPr="00CA4494">
        <w:rPr>
          <w:rFonts w:cs="Times New Roman"/>
          <w:color w:val="000000" w:themeColor="text1"/>
        </w:rPr>
        <w:t xml:space="preserve"> Although, surgery is the most common and effective treatment for elderly hip fractures, patients with severe type of COVID-19 should not be operated until the infection is fully controlled or clinically cured. For patients with confirmed COVID-19, a </w:t>
      </w:r>
      <w:r w:rsidRPr="00CA4494">
        <w:rPr>
          <w:rFonts w:cs="Times New Roman"/>
        </w:rPr>
        <w:t xml:space="preserve">preoperative </w:t>
      </w:r>
      <w:r w:rsidRPr="00CA4494">
        <w:rPr>
          <w:rFonts w:cs="Times New Roman"/>
          <w:color w:val="000000" w:themeColor="text1"/>
        </w:rPr>
        <w:t>multidisciplinary assessment</w:t>
      </w:r>
      <w:r w:rsidRPr="00CA4494">
        <w:rPr>
          <w:rFonts w:cs="Times New Roman"/>
        </w:rPr>
        <w:t xml:space="preserve"> should be carried out to ensure that COVID-19 condition would not worsen due to anesthesia and surgery. </w:t>
      </w:r>
      <w:r w:rsidRPr="00CA4494">
        <w:rPr>
          <w:rFonts w:cs="Times New Roman"/>
          <w:color w:val="000000" w:themeColor="text1"/>
        </w:rPr>
        <w:t xml:space="preserve">Patients cannot undergo surgery until passing the preoperative evaluation. </w:t>
      </w:r>
    </w:p>
    <w:p w:rsidR="005E7786" w:rsidRPr="00CA4494" w:rsidRDefault="005F7C17" w:rsidP="00CA4494">
      <w:pPr>
        <w:spacing w:line="480" w:lineRule="auto"/>
        <w:ind w:firstLineChars="200" w:firstLine="480"/>
        <w:rPr>
          <w:rFonts w:cs="Times New Roman"/>
          <w:color w:val="000000" w:themeColor="text1"/>
        </w:rPr>
      </w:pPr>
      <w:r w:rsidRPr="00CA4494">
        <w:rPr>
          <w:rFonts w:cs="Times New Roman"/>
          <w:color w:val="000000" w:themeColor="text1"/>
        </w:rPr>
        <w:t xml:space="preserve">Strict protection is very important during surgery. The surgery should be performed in a COVID-19 specific negative pressure operating room. A disposable filter should be placed between the tracheal intubation and the breathing passage to reduce the pollution of the breathing circuit. The electrosurgical equipment should be avoided as much as possible during the operation. If necessary, the smokeless surgical electrosurgical equipment could be applied to prevent aerosols from infecting medical personnel. The intraoperative suction device should be separated from the anesthesia suction device. Surgical participants should strictly implement personal protection. </w:t>
      </w:r>
    </w:p>
    <w:p w:rsidR="00D41D33" w:rsidRDefault="00D45718" w:rsidP="00CA4494">
      <w:pPr>
        <w:spacing w:line="480" w:lineRule="auto"/>
        <w:ind w:firstLineChars="200" w:firstLine="480"/>
        <w:rPr>
          <w:rFonts w:cs="Times New Roman"/>
          <w:color w:val="000000" w:themeColor="text1"/>
        </w:rPr>
      </w:pPr>
      <w:r w:rsidRPr="00CA4494">
        <w:rPr>
          <w:rFonts w:cs="Times New Roman"/>
          <w:kern w:val="0"/>
        </w:rPr>
        <w:t>From February 3, 2020 (the end of the Chinese Spring Festival) to April 27, 2020</w:t>
      </w:r>
      <w:r w:rsidR="00D41D33" w:rsidRPr="00CA4494">
        <w:rPr>
          <w:rFonts w:cs="Times New Roman"/>
          <w:kern w:val="0"/>
        </w:rPr>
        <w:t xml:space="preserve">, </w:t>
      </w:r>
      <w:r w:rsidR="00D41D33" w:rsidRPr="00CA4494">
        <w:rPr>
          <w:rFonts w:cs="Times New Roman"/>
          <w:kern w:val="0"/>
        </w:rPr>
        <w:lastRenderedPageBreak/>
        <w:t xml:space="preserve">a total of </w:t>
      </w:r>
      <w:r w:rsidR="00467C00">
        <w:rPr>
          <w:rFonts w:cs="Times New Roman"/>
          <w:kern w:val="0"/>
        </w:rPr>
        <w:t>68</w:t>
      </w:r>
      <w:r w:rsidR="00D41D33" w:rsidRPr="00CA4494">
        <w:rPr>
          <w:rFonts w:cs="Times New Roman"/>
          <w:kern w:val="0"/>
        </w:rPr>
        <w:t xml:space="preserve"> elderly hip fracture patients have been </w:t>
      </w:r>
      <w:r w:rsidR="009423C3" w:rsidRPr="00CA4494">
        <w:rPr>
          <w:rFonts w:cs="Times New Roman"/>
          <w:kern w:val="0"/>
        </w:rPr>
        <w:t>admitted</w:t>
      </w:r>
      <w:r w:rsidR="00D41D33" w:rsidRPr="00CA4494">
        <w:rPr>
          <w:rFonts w:cs="Times New Roman"/>
          <w:kern w:val="0"/>
        </w:rPr>
        <w:t xml:space="preserve"> in our hospital (</w:t>
      </w:r>
      <w:r w:rsidR="009423C3" w:rsidRPr="00CA4494">
        <w:rPr>
          <w:rFonts w:cs="Times New Roman"/>
          <w:kern w:val="0"/>
        </w:rPr>
        <w:t xml:space="preserve">Age: </w:t>
      </w:r>
      <w:r w:rsidR="00D41D33" w:rsidRPr="00CA4494">
        <w:rPr>
          <w:rFonts w:cs="Times New Roman"/>
          <w:kern w:val="0"/>
        </w:rPr>
        <w:t>65-98)</w:t>
      </w:r>
      <w:r w:rsidR="009423C3" w:rsidRPr="00CA4494">
        <w:rPr>
          <w:rFonts w:cs="Times New Roman"/>
          <w:kern w:val="0"/>
        </w:rPr>
        <w:t>.</w:t>
      </w:r>
      <w:r w:rsidR="00637E58" w:rsidRPr="00CA4494">
        <w:rPr>
          <w:rFonts w:cs="Times New Roman"/>
          <w:kern w:val="0"/>
        </w:rPr>
        <w:t xml:space="preserve"> </w:t>
      </w:r>
      <w:r w:rsidR="00715B05" w:rsidRPr="00CA4494">
        <w:rPr>
          <w:rFonts w:cs="Times New Roman"/>
          <w:kern w:val="0"/>
        </w:rPr>
        <w:t xml:space="preserve">Since the second week, </w:t>
      </w:r>
      <w:r w:rsidR="00814EA5" w:rsidRPr="00CA4494">
        <w:rPr>
          <w:rFonts w:cs="Times New Roman"/>
          <w:kern w:val="0"/>
        </w:rPr>
        <w:t xml:space="preserve">the elderly </w:t>
      </w:r>
      <w:r w:rsidR="00486E39" w:rsidRPr="00CA4494">
        <w:rPr>
          <w:rFonts w:cs="Times New Roman"/>
          <w:kern w:val="0"/>
        </w:rPr>
        <w:t>hip fracture patients were permitted to accept surgery.</w:t>
      </w:r>
      <w:r w:rsidR="00630F1F" w:rsidRPr="00CA4494">
        <w:rPr>
          <w:rFonts w:cs="Times New Roman"/>
          <w:kern w:val="0"/>
        </w:rPr>
        <w:t xml:space="preserve"> </w:t>
      </w:r>
      <w:r w:rsidR="001D52FF" w:rsidRPr="00CA4494">
        <w:rPr>
          <w:rFonts w:cs="Times New Roman"/>
          <w:kern w:val="0"/>
        </w:rPr>
        <w:t>Before surgery</w:t>
      </w:r>
      <w:r w:rsidR="00A3759A" w:rsidRPr="00CA4494">
        <w:rPr>
          <w:rFonts w:cs="Times New Roman"/>
          <w:kern w:val="0"/>
        </w:rPr>
        <w:t xml:space="preserve">, </w:t>
      </w:r>
      <w:r w:rsidR="001D52FF" w:rsidRPr="00CA4494">
        <w:rPr>
          <w:rFonts w:cs="Times New Roman"/>
          <w:kern w:val="0"/>
        </w:rPr>
        <w:t xml:space="preserve">negative results from nucleic acid testing and radiologic examination excluded </w:t>
      </w:r>
      <w:r w:rsidR="00FB1C01" w:rsidRPr="00CA4494">
        <w:rPr>
          <w:rFonts w:cs="Times New Roman"/>
          <w:color w:val="000000" w:themeColor="text1"/>
        </w:rPr>
        <w:t>SARS-CoV-2</w:t>
      </w:r>
      <w:r w:rsidR="001D52FF" w:rsidRPr="00CA4494">
        <w:rPr>
          <w:rFonts w:cs="Times New Roman"/>
          <w:kern w:val="0"/>
        </w:rPr>
        <w:t xml:space="preserve"> infection in all patients. </w:t>
      </w:r>
      <w:r w:rsidR="00467C00">
        <w:rPr>
          <w:rFonts w:cs="Times New Roman"/>
          <w:kern w:val="0"/>
        </w:rPr>
        <w:t>All</w:t>
      </w:r>
      <w:r w:rsidR="00630F1F" w:rsidRPr="00CA4494">
        <w:rPr>
          <w:rFonts w:cs="Times New Roman"/>
          <w:kern w:val="0"/>
        </w:rPr>
        <w:t xml:space="preserve"> patients received surgery.</w:t>
      </w:r>
      <w:r w:rsidR="00486E39" w:rsidRPr="00CA4494">
        <w:rPr>
          <w:rFonts w:cs="Times New Roman"/>
          <w:kern w:val="0"/>
        </w:rPr>
        <w:t xml:space="preserve"> The average time before surgery decreased from 13±4.5 days to 5.5±2.1 days</w:t>
      </w:r>
      <w:r w:rsidR="007929CF" w:rsidRPr="00CA4494">
        <w:rPr>
          <w:rFonts w:cs="Times New Roman"/>
          <w:kern w:val="0"/>
        </w:rPr>
        <w:t xml:space="preserve"> (Figure 1A)</w:t>
      </w:r>
      <w:r w:rsidR="00486E39" w:rsidRPr="00CA4494">
        <w:rPr>
          <w:rFonts w:cs="Times New Roman"/>
          <w:kern w:val="0"/>
        </w:rPr>
        <w:t xml:space="preserve">. </w:t>
      </w:r>
      <w:r w:rsidR="001D52FF" w:rsidRPr="00CA4494">
        <w:rPr>
          <w:rFonts w:cs="Times New Roman"/>
          <w:kern w:val="0"/>
        </w:rPr>
        <w:t xml:space="preserve">However, the average time before surgery has not yet reached the 48 hours recommended by the guidelines. </w:t>
      </w:r>
      <w:r w:rsidR="00EF35A0" w:rsidRPr="00CA4494">
        <w:rPr>
          <w:rFonts w:cs="Times New Roman"/>
          <w:kern w:val="0"/>
        </w:rPr>
        <w:t>The average length of stay also decreased from 21±5.1 days to 8.5±2.1days</w:t>
      </w:r>
      <w:r w:rsidR="007929CF" w:rsidRPr="00CA4494">
        <w:rPr>
          <w:rFonts w:cs="Times New Roman"/>
          <w:kern w:val="0"/>
        </w:rPr>
        <w:t xml:space="preserve"> (Figure 1B)</w:t>
      </w:r>
      <w:r w:rsidR="009D7249" w:rsidRPr="00CA4494">
        <w:rPr>
          <w:rFonts w:cs="Times New Roman"/>
          <w:kern w:val="0"/>
        </w:rPr>
        <w:t>.</w:t>
      </w:r>
      <w:r w:rsidR="001D52FF" w:rsidRPr="00CA4494">
        <w:rPr>
          <w:rFonts w:cs="Times New Roman"/>
          <w:kern w:val="0"/>
        </w:rPr>
        <w:t xml:space="preserve"> </w:t>
      </w:r>
      <w:r w:rsidR="00FB1C01" w:rsidRPr="00CA4494">
        <w:rPr>
          <w:rFonts w:cs="Times New Roman"/>
          <w:kern w:val="0"/>
        </w:rPr>
        <w:t>Fortunately, u</w:t>
      </w:r>
      <w:r w:rsidR="001F43E5" w:rsidRPr="00CA4494">
        <w:rPr>
          <w:rFonts w:cs="Times New Roman"/>
          <w:kern w:val="0"/>
        </w:rPr>
        <w:t xml:space="preserve">nder the strict screening strategy and protective measures, </w:t>
      </w:r>
      <w:r w:rsidR="00FB1C01" w:rsidRPr="00CA4494">
        <w:rPr>
          <w:rFonts w:cs="Times New Roman"/>
          <w:kern w:val="0"/>
        </w:rPr>
        <w:t xml:space="preserve">none of the patients had been diagnosed with </w:t>
      </w:r>
      <w:r w:rsidR="00FB1C01" w:rsidRPr="00CA4494">
        <w:rPr>
          <w:rFonts w:cs="Times New Roman"/>
          <w:color w:val="000000" w:themeColor="text1"/>
        </w:rPr>
        <w:t xml:space="preserve">SARS-CoV-2 infection or suffered </w:t>
      </w:r>
      <w:r w:rsidR="00927006" w:rsidRPr="00CA4494">
        <w:rPr>
          <w:rFonts w:cs="Times New Roman"/>
          <w:color w:val="000000" w:themeColor="text1"/>
        </w:rPr>
        <w:t xml:space="preserve">from </w:t>
      </w:r>
      <w:r w:rsidR="00FB1C01" w:rsidRPr="00CA4494">
        <w:rPr>
          <w:rFonts w:cs="Times New Roman"/>
          <w:color w:val="000000" w:themeColor="text1"/>
        </w:rPr>
        <w:t xml:space="preserve">hip fracture related complications. </w:t>
      </w:r>
    </w:p>
    <w:p w:rsidR="00601835" w:rsidRDefault="00601835" w:rsidP="00601835">
      <w:pPr>
        <w:spacing w:line="480" w:lineRule="auto"/>
        <w:rPr>
          <w:rFonts w:cs="Times New Roman"/>
          <w:i/>
          <w:iCs/>
          <w:color w:val="000000" w:themeColor="text1"/>
        </w:rPr>
      </w:pPr>
      <w:r>
        <w:rPr>
          <w:rFonts w:cs="Times New Roman"/>
          <w:i/>
          <w:iCs/>
          <w:noProof/>
          <w:color w:val="000000" w:themeColor="text1"/>
        </w:rPr>
        <w:lastRenderedPageBreak/>
        <w:drawing>
          <wp:inline distT="0" distB="0" distL="0" distR="0" wp14:anchorId="0AB29184" wp14:editId="7F853E87">
            <wp:extent cx="3632433" cy="6106160"/>
            <wp:effectExtent l="0" t="0" r="0"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pdf"/>
                    <pic:cNvPicPr/>
                  </pic:nvPicPr>
                  <pic:blipFill rotWithShape="1">
                    <a:blip r:embed="rId6">
                      <a:extLst>
                        <a:ext uri="{28A0092B-C50C-407E-A947-70E740481C1C}">
                          <a14:useLocalDpi xmlns:a14="http://schemas.microsoft.com/office/drawing/2010/main" val="0"/>
                        </a:ext>
                      </a:extLst>
                    </a:blip>
                    <a:srcRect r="31129"/>
                    <a:stretch/>
                  </pic:blipFill>
                  <pic:spPr bwMode="auto">
                    <a:xfrm>
                      <a:off x="0" y="0"/>
                      <a:ext cx="3632433" cy="6106160"/>
                    </a:xfrm>
                    <a:prstGeom prst="rect">
                      <a:avLst/>
                    </a:prstGeom>
                    <a:ln>
                      <a:noFill/>
                    </a:ln>
                    <a:extLst>
                      <a:ext uri="{53640926-AAD7-44D8-BBD7-CCE9431645EC}">
                        <a14:shadowObscured xmlns:a14="http://schemas.microsoft.com/office/drawing/2010/main"/>
                      </a:ext>
                    </a:extLst>
                  </pic:spPr>
                </pic:pic>
              </a:graphicData>
            </a:graphic>
          </wp:inline>
        </w:drawing>
      </w:r>
    </w:p>
    <w:p w:rsidR="00601835" w:rsidRDefault="00601835" w:rsidP="00601835">
      <w:pPr>
        <w:spacing w:line="480" w:lineRule="auto"/>
        <w:rPr>
          <w:rFonts w:cs="Times New Roman"/>
          <w:i/>
          <w:iCs/>
          <w:color w:val="000000" w:themeColor="text1"/>
        </w:rPr>
      </w:pPr>
      <w:r>
        <w:rPr>
          <w:rFonts w:cs="Times New Roman" w:hint="eastAsia"/>
          <w:i/>
          <w:iCs/>
          <w:color w:val="000000" w:themeColor="text1"/>
        </w:rPr>
        <w:t>F</w:t>
      </w:r>
      <w:r>
        <w:rPr>
          <w:rFonts w:cs="Times New Roman"/>
          <w:i/>
          <w:iCs/>
          <w:color w:val="000000" w:themeColor="text1"/>
        </w:rPr>
        <w:t>igure 1. The average time before surgery (A) and average length of stay (B) of elderly hip fracture patients from February 3, 2020 (the end of the Chinese Spring Festival) to April 27, 2020.</w:t>
      </w:r>
    </w:p>
    <w:p w:rsidR="00601835" w:rsidRPr="00601835" w:rsidRDefault="00601835" w:rsidP="00CA4494">
      <w:pPr>
        <w:spacing w:line="480" w:lineRule="auto"/>
        <w:ind w:firstLineChars="200" w:firstLine="480"/>
        <w:rPr>
          <w:rFonts w:cs="Times New Roman"/>
          <w:kern w:val="0"/>
        </w:rPr>
      </w:pPr>
    </w:p>
    <w:p w:rsidR="005E7786" w:rsidRDefault="005F6883" w:rsidP="00CA4494">
      <w:pPr>
        <w:spacing w:line="480" w:lineRule="auto"/>
        <w:ind w:firstLineChars="200" w:firstLine="480"/>
        <w:rPr>
          <w:rFonts w:cs="Times New Roman"/>
          <w:color w:val="000000" w:themeColor="text1"/>
        </w:rPr>
      </w:pPr>
      <w:r w:rsidRPr="00CA4494">
        <w:rPr>
          <w:rFonts w:cs="Times New Roman"/>
          <w:color w:val="000000" w:themeColor="text1"/>
        </w:rPr>
        <w:t xml:space="preserve">Under the COVID-19 pandemic, elderly hip fracture patients need special attention. </w:t>
      </w:r>
      <w:r w:rsidR="00554DF0" w:rsidRPr="00CA4494">
        <w:rPr>
          <w:rFonts w:cs="Times New Roman"/>
          <w:color w:val="000000" w:themeColor="text1"/>
        </w:rPr>
        <w:t xml:space="preserve">Both the effective prevention of SARS-CoV-2 infection and rational treatment of hip fracture are extremely important. </w:t>
      </w:r>
      <w:r w:rsidR="005F7C17" w:rsidRPr="00CA4494">
        <w:rPr>
          <w:rFonts w:cs="Times New Roman"/>
          <w:color w:val="000000" w:themeColor="text1"/>
        </w:rPr>
        <w:t xml:space="preserve">We believe that standardized </w:t>
      </w:r>
      <w:r w:rsidR="005F7C17" w:rsidRPr="00CA4494">
        <w:rPr>
          <w:rFonts w:cs="Times New Roman"/>
          <w:color w:val="000000" w:themeColor="text1"/>
        </w:rPr>
        <w:lastRenderedPageBreak/>
        <w:t>diagnosis and treatment workflow</w:t>
      </w:r>
      <w:r w:rsidR="007929CF" w:rsidRPr="00CA4494">
        <w:rPr>
          <w:rFonts w:cs="Times New Roman"/>
          <w:color w:val="000000" w:themeColor="text1"/>
        </w:rPr>
        <w:t xml:space="preserve"> (Figure 2)</w:t>
      </w:r>
      <w:r w:rsidR="005F7C17" w:rsidRPr="00CA4494">
        <w:rPr>
          <w:rFonts w:cs="Times New Roman"/>
          <w:color w:val="000000" w:themeColor="text1"/>
        </w:rPr>
        <w:t xml:space="preserve"> for elderly patients with hip fractures combined with COVID-19 can help in individual evaluation and would provide effective triage for the treatment and management of individual patients.</w:t>
      </w:r>
    </w:p>
    <w:p w:rsidR="00601835" w:rsidRDefault="00601835" w:rsidP="00601835">
      <w:pPr>
        <w:spacing w:line="480" w:lineRule="auto"/>
        <w:rPr>
          <w:rFonts w:cs="Times New Roman"/>
          <w:i/>
          <w:iCs/>
          <w:color w:val="000000" w:themeColor="text1"/>
        </w:rPr>
      </w:pPr>
      <w:r>
        <w:rPr>
          <w:rFonts w:cs="Times New Roman"/>
          <w:i/>
          <w:iCs/>
          <w:noProof/>
          <w:color w:val="000000" w:themeColor="text1"/>
        </w:rPr>
        <w:drawing>
          <wp:inline distT="0" distB="0" distL="0" distR="0" wp14:anchorId="22FA4170" wp14:editId="75AD2A3E">
            <wp:extent cx="5274310" cy="710438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pdf"/>
                    <pic:cNvPicPr/>
                  </pic:nvPicPr>
                  <pic:blipFill>
                    <a:blip r:embed="rId7">
                      <a:extLst>
                        <a:ext uri="{28A0092B-C50C-407E-A947-70E740481C1C}">
                          <a14:useLocalDpi xmlns:a14="http://schemas.microsoft.com/office/drawing/2010/main" val="0"/>
                        </a:ext>
                      </a:extLst>
                    </a:blip>
                    <a:stretch>
                      <a:fillRect/>
                    </a:stretch>
                  </pic:blipFill>
                  <pic:spPr>
                    <a:xfrm>
                      <a:off x="0" y="0"/>
                      <a:ext cx="5274310" cy="7104380"/>
                    </a:xfrm>
                    <a:prstGeom prst="rect">
                      <a:avLst/>
                    </a:prstGeom>
                  </pic:spPr>
                </pic:pic>
              </a:graphicData>
            </a:graphic>
          </wp:inline>
        </w:drawing>
      </w:r>
    </w:p>
    <w:p w:rsidR="00601835" w:rsidRPr="00CA4494" w:rsidRDefault="00601835" w:rsidP="00601835">
      <w:pPr>
        <w:spacing w:line="480" w:lineRule="auto"/>
        <w:rPr>
          <w:rFonts w:cs="Times New Roman"/>
          <w:i/>
          <w:iCs/>
          <w:color w:val="000000" w:themeColor="text1"/>
        </w:rPr>
      </w:pPr>
      <w:r w:rsidRPr="00CA4494">
        <w:rPr>
          <w:rFonts w:cs="Times New Roman"/>
          <w:i/>
          <w:iCs/>
          <w:color w:val="000000" w:themeColor="text1"/>
        </w:rPr>
        <w:t xml:space="preserve">Figure 2. The recommended diagnosis and treatment workflow for elderly hip fracture </w:t>
      </w:r>
      <w:r w:rsidRPr="00CA4494">
        <w:rPr>
          <w:rFonts w:cs="Times New Roman"/>
          <w:i/>
          <w:iCs/>
          <w:color w:val="000000" w:themeColor="text1"/>
        </w:rPr>
        <w:lastRenderedPageBreak/>
        <w:t xml:space="preserve">patients during the COVID-19 pandemic. </w:t>
      </w:r>
    </w:p>
    <w:p w:rsidR="00601835" w:rsidRPr="00601835" w:rsidRDefault="00601835" w:rsidP="00CA4494">
      <w:pPr>
        <w:spacing w:line="480" w:lineRule="auto"/>
        <w:ind w:firstLineChars="200" w:firstLine="480"/>
        <w:rPr>
          <w:rFonts w:cs="Times New Roman"/>
          <w:color w:val="000000" w:themeColor="text1"/>
        </w:rPr>
      </w:pPr>
    </w:p>
    <w:p w:rsidR="005E7786" w:rsidRDefault="005E7786" w:rsidP="00CA4494">
      <w:pPr>
        <w:widowControl/>
        <w:spacing w:line="480" w:lineRule="auto"/>
        <w:rPr>
          <w:rFonts w:cs="Times New Roman"/>
          <w:color w:val="000000" w:themeColor="text1"/>
        </w:rPr>
      </w:pPr>
    </w:p>
    <w:p w:rsidR="00151471" w:rsidRPr="005207E2" w:rsidRDefault="005207E2" w:rsidP="005207E2">
      <w:pPr>
        <w:spacing w:line="480" w:lineRule="auto"/>
        <w:rPr>
          <w:rFonts w:cs="Times New Roman"/>
          <w:b/>
          <w:sz w:val="32"/>
          <w:szCs w:val="32"/>
        </w:rPr>
      </w:pPr>
      <w:r w:rsidRPr="005207E2">
        <w:rPr>
          <w:rFonts w:cs="Times New Roman"/>
          <w:b/>
          <w:sz w:val="32"/>
          <w:szCs w:val="32"/>
        </w:rPr>
        <w:t>Declarations</w:t>
      </w:r>
    </w:p>
    <w:p w:rsidR="005207E2" w:rsidRPr="00072736" w:rsidRDefault="005207E2" w:rsidP="005207E2">
      <w:pPr>
        <w:spacing w:line="360" w:lineRule="auto"/>
        <w:rPr>
          <w:b/>
          <w:bCs/>
        </w:rPr>
      </w:pPr>
      <w:r w:rsidRPr="005207E2">
        <w:rPr>
          <w:b/>
          <w:bCs/>
        </w:rPr>
        <w:t>Ethics approval and consent to participate</w:t>
      </w:r>
      <w:r w:rsidRPr="00072736">
        <w:rPr>
          <w:rFonts w:hint="eastAsia"/>
          <w:b/>
          <w:bCs/>
        </w:rPr>
        <w:t xml:space="preserve"> </w:t>
      </w:r>
    </w:p>
    <w:p w:rsidR="005207E2" w:rsidRDefault="005207E2" w:rsidP="005207E2">
      <w:pPr>
        <w:spacing w:line="360" w:lineRule="auto"/>
        <w:ind w:firstLineChars="200" w:firstLine="440"/>
        <w:rPr>
          <w:rFonts w:cs="Times New Roman"/>
          <w:color w:val="FF0000"/>
          <w:sz w:val="22"/>
        </w:rPr>
      </w:pPr>
      <w:r>
        <w:rPr>
          <w:rFonts w:cs="Times New Roman"/>
          <w:sz w:val="22"/>
        </w:rPr>
        <w:t xml:space="preserve">The study was approved by the Committee on the Ethics of Animal Experiments of The First Affiliated Hospital of Soochow University (Suzhou, China). </w:t>
      </w:r>
    </w:p>
    <w:p w:rsidR="005207E2" w:rsidRDefault="005207E2" w:rsidP="00151471">
      <w:pPr>
        <w:spacing w:line="360" w:lineRule="auto"/>
        <w:rPr>
          <w:b/>
          <w:bCs/>
        </w:rPr>
      </w:pPr>
      <w:r w:rsidRPr="005207E2">
        <w:rPr>
          <w:b/>
          <w:bCs/>
        </w:rPr>
        <w:t>Consent for publication</w:t>
      </w:r>
    </w:p>
    <w:p w:rsidR="005207E2" w:rsidRPr="005207E2" w:rsidRDefault="005207E2" w:rsidP="005207E2">
      <w:pPr>
        <w:pStyle w:val="12"/>
        <w:spacing w:line="360" w:lineRule="auto"/>
        <w:ind w:firstLine="440"/>
        <w:rPr>
          <w:rFonts w:ascii="Times New Roman" w:hAnsi="Times New Roman"/>
          <w:color w:val="000000"/>
          <w:sz w:val="22"/>
        </w:rPr>
      </w:pPr>
      <w:r w:rsidRPr="005207E2">
        <w:rPr>
          <w:rFonts w:ascii="Times New Roman" w:hAnsi="Times New Roman"/>
          <w:color w:val="000000"/>
          <w:sz w:val="22"/>
        </w:rPr>
        <w:t>Not applicable</w:t>
      </w:r>
      <w:r>
        <w:rPr>
          <w:rFonts w:ascii="Times New Roman" w:hAnsi="Times New Roman"/>
          <w:color w:val="000000"/>
          <w:sz w:val="22"/>
        </w:rPr>
        <w:t>.</w:t>
      </w:r>
    </w:p>
    <w:p w:rsidR="005207E2" w:rsidRDefault="005207E2" w:rsidP="005207E2">
      <w:pPr>
        <w:spacing w:line="360" w:lineRule="auto"/>
        <w:rPr>
          <w:b/>
          <w:bCs/>
        </w:rPr>
      </w:pPr>
      <w:r w:rsidRPr="005207E2">
        <w:rPr>
          <w:b/>
          <w:bCs/>
        </w:rPr>
        <w:t>Availability of data and materials</w:t>
      </w:r>
    </w:p>
    <w:p w:rsidR="005207E2" w:rsidRPr="005207E2" w:rsidRDefault="005207E2" w:rsidP="005207E2">
      <w:pPr>
        <w:pStyle w:val="12"/>
        <w:spacing w:line="360" w:lineRule="auto"/>
        <w:ind w:firstLine="440"/>
        <w:rPr>
          <w:rFonts w:ascii="Times New Roman" w:hAnsi="Times New Roman"/>
          <w:color w:val="000000"/>
          <w:sz w:val="22"/>
        </w:rPr>
      </w:pPr>
      <w:r w:rsidRPr="005207E2">
        <w:rPr>
          <w:rFonts w:ascii="Times New Roman" w:hAnsi="Times New Roman"/>
          <w:color w:val="000000"/>
          <w:sz w:val="22"/>
        </w:rPr>
        <w:t xml:space="preserve">The datasets used and/or </w:t>
      </w:r>
      <w:proofErr w:type="spellStart"/>
      <w:r w:rsidRPr="005207E2">
        <w:rPr>
          <w:rFonts w:ascii="Times New Roman" w:hAnsi="Times New Roman"/>
          <w:color w:val="000000"/>
          <w:sz w:val="22"/>
        </w:rPr>
        <w:t>analysed</w:t>
      </w:r>
      <w:proofErr w:type="spellEnd"/>
      <w:r w:rsidRPr="005207E2">
        <w:rPr>
          <w:rFonts w:ascii="Times New Roman" w:hAnsi="Times New Roman"/>
          <w:color w:val="000000"/>
          <w:sz w:val="22"/>
        </w:rPr>
        <w:t xml:space="preserve"> during the current study are available from the corresponding author on reasonable request.</w:t>
      </w:r>
    </w:p>
    <w:p w:rsidR="00151471" w:rsidRDefault="005207E2" w:rsidP="00151471">
      <w:pPr>
        <w:spacing w:line="360" w:lineRule="auto"/>
        <w:rPr>
          <w:b/>
          <w:bCs/>
        </w:rPr>
      </w:pPr>
      <w:r w:rsidRPr="005207E2">
        <w:rPr>
          <w:b/>
          <w:bCs/>
        </w:rPr>
        <w:t>Competing interests</w:t>
      </w:r>
    </w:p>
    <w:p w:rsidR="00151471" w:rsidRDefault="00151471" w:rsidP="00151471">
      <w:pPr>
        <w:pStyle w:val="12"/>
        <w:spacing w:line="360" w:lineRule="auto"/>
        <w:ind w:firstLine="440"/>
        <w:rPr>
          <w:rFonts w:ascii="Times New Roman" w:hAnsi="Times New Roman"/>
          <w:color w:val="000000"/>
          <w:sz w:val="22"/>
        </w:rPr>
      </w:pPr>
      <w:r>
        <w:rPr>
          <w:rFonts w:ascii="Times New Roman" w:hAnsi="Times New Roman"/>
          <w:color w:val="000000"/>
          <w:sz w:val="22"/>
        </w:rPr>
        <w:t xml:space="preserve">The authors declare no potential conflicts of interest. </w:t>
      </w:r>
    </w:p>
    <w:p w:rsidR="00151471" w:rsidRDefault="00151471" w:rsidP="00151471">
      <w:pPr>
        <w:spacing w:line="360" w:lineRule="auto"/>
        <w:rPr>
          <w:b/>
          <w:bCs/>
        </w:rPr>
      </w:pPr>
      <w:r w:rsidRPr="00072736">
        <w:rPr>
          <w:b/>
          <w:bCs/>
        </w:rPr>
        <w:t>Funding</w:t>
      </w:r>
    </w:p>
    <w:p w:rsidR="00151471" w:rsidRDefault="00151471" w:rsidP="00151471">
      <w:pPr>
        <w:spacing w:line="360" w:lineRule="auto"/>
        <w:ind w:firstLineChars="200" w:firstLine="440"/>
        <w:rPr>
          <w:rFonts w:cs="Times New Roman"/>
          <w:sz w:val="22"/>
        </w:rPr>
      </w:pPr>
      <w:r w:rsidRPr="002D6BC6">
        <w:rPr>
          <w:rFonts w:cs="Times New Roman"/>
          <w:sz w:val="22"/>
        </w:rPr>
        <w:t>This work was supported by the National Natural Science Foundation of China (81871789</w:t>
      </w:r>
      <w:r>
        <w:rPr>
          <w:rFonts w:cs="Times New Roman"/>
          <w:sz w:val="22"/>
        </w:rPr>
        <w:t xml:space="preserve">, </w:t>
      </w:r>
      <w:r w:rsidR="005207E2" w:rsidRPr="005207E2">
        <w:rPr>
          <w:rFonts w:cs="Times New Roman"/>
          <w:sz w:val="22"/>
        </w:rPr>
        <w:t>82172387</w:t>
      </w:r>
      <w:r w:rsidRPr="002D6BC6">
        <w:rPr>
          <w:rFonts w:cs="Times New Roman"/>
          <w:sz w:val="22"/>
        </w:rPr>
        <w:t>), the Natural Science Foundation of Jiangsu Province (BK20180052)</w:t>
      </w:r>
      <w:r>
        <w:rPr>
          <w:rFonts w:cs="Times New Roman"/>
          <w:sz w:val="22"/>
        </w:rPr>
        <w:t xml:space="preserve">, and </w:t>
      </w:r>
      <w:proofErr w:type="spellStart"/>
      <w:r w:rsidRPr="00DD2FD2">
        <w:rPr>
          <w:rFonts w:cs="Times New Roman"/>
          <w:sz w:val="22"/>
        </w:rPr>
        <w:t>Gusu</w:t>
      </w:r>
      <w:proofErr w:type="spellEnd"/>
      <w:r w:rsidRPr="00DD2FD2">
        <w:rPr>
          <w:rFonts w:cs="Times New Roman"/>
          <w:sz w:val="22"/>
        </w:rPr>
        <w:t xml:space="preserve"> Health Talents Program</w:t>
      </w:r>
      <w:r>
        <w:rPr>
          <w:rFonts w:cs="Times New Roman"/>
          <w:sz w:val="22"/>
        </w:rPr>
        <w:t xml:space="preserve"> (</w:t>
      </w:r>
      <w:r w:rsidRPr="00DD2FD2">
        <w:rPr>
          <w:rFonts w:ascii="Calibri" w:hAnsi="Calibri" w:cs="Calibri"/>
          <w:sz w:val="22"/>
        </w:rPr>
        <w:t>﻿</w:t>
      </w:r>
      <w:r w:rsidRPr="00DD2FD2">
        <w:rPr>
          <w:rFonts w:cs="Times New Roman"/>
          <w:sz w:val="22"/>
        </w:rPr>
        <w:t>GSWS2020023</w:t>
      </w:r>
      <w:r>
        <w:rPr>
          <w:rFonts w:cs="Times New Roman"/>
          <w:sz w:val="22"/>
        </w:rPr>
        <w:t>)</w:t>
      </w:r>
      <w:r w:rsidRPr="00072736">
        <w:rPr>
          <w:rFonts w:cs="Times New Roman"/>
          <w:sz w:val="22"/>
        </w:rPr>
        <w:t>.</w:t>
      </w:r>
    </w:p>
    <w:p w:rsidR="005207E2" w:rsidRPr="005207E2" w:rsidRDefault="005207E2" w:rsidP="005207E2">
      <w:pPr>
        <w:spacing w:line="360" w:lineRule="auto"/>
        <w:rPr>
          <w:b/>
          <w:bCs/>
        </w:rPr>
      </w:pPr>
      <w:r w:rsidRPr="005207E2">
        <w:rPr>
          <w:b/>
          <w:bCs/>
        </w:rPr>
        <w:t>Authors' contributions</w:t>
      </w:r>
    </w:p>
    <w:p w:rsidR="005207E2" w:rsidRPr="005207E2" w:rsidRDefault="005207E2" w:rsidP="005207E2">
      <w:pPr>
        <w:spacing w:line="360" w:lineRule="auto"/>
        <w:ind w:firstLineChars="200" w:firstLine="440"/>
        <w:rPr>
          <w:rFonts w:cs="Times New Roman"/>
          <w:sz w:val="22"/>
        </w:rPr>
      </w:pPr>
      <w:r w:rsidRPr="005207E2">
        <w:rPr>
          <w:rFonts w:cs="Times New Roman"/>
          <w:sz w:val="22"/>
        </w:rPr>
        <w:t xml:space="preserve">Jun Lin, </w:t>
      </w:r>
      <w:proofErr w:type="spellStart"/>
      <w:r w:rsidRPr="005207E2">
        <w:rPr>
          <w:rFonts w:cs="Times New Roman"/>
          <w:sz w:val="22"/>
        </w:rPr>
        <w:t>Huilin</w:t>
      </w:r>
      <w:proofErr w:type="spellEnd"/>
      <w:r w:rsidRPr="005207E2">
        <w:rPr>
          <w:rFonts w:cs="Times New Roman"/>
          <w:sz w:val="22"/>
        </w:rPr>
        <w:t xml:space="preserve"> Yang designed the research; </w:t>
      </w:r>
      <w:r>
        <w:rPr>
          <w:rFonts w:cs="Times New Roman"/>
          <w:sz w:val="22"/>
        </w:rPr>
        <w:t>Jun Lin</w:t>
      </w:r>
      <w:r w:rsidRPr="005207E2">
        <w:rPr>
          <w:rFonts w:cs="Times New Roman"/>
          <w:sz w:val="22"/>
        </w:rPr>
        <w:t xml:space="preserve"> analyzed the data; </w:t>
      </w:r>
      <w:r>
        <w:rPr>
          <w:rFonts w:cs="Times New Roman"/>
          <w:sz w:val="22"/>
        </w:rPr>
        <w:t xml:space="preserve">Jun Lin, </w:t>
      </w:r>
      <w:proofErr w:type="spellStart"/>
      <w:r>
        <w:rPr>
          <w:rFonts w:cs="Times New Roman"/>
          <w:sz w:val="22"/>
        </w:rPr>
        <w:t>Jinxi</w:t>
      </w:r>
      <w:proofErr w:type="spellEnd"/>
      <w:r>
        <w:rPr>
          <w:rFonts w:cs="Times New Roman"/>
          <w:sz w:val="22"/>
        </w:rPr>
        <w:t xml:space="preserve"> Wang, and </w:t>
      </w:r>
      <w:proofErr w:type="spellStart"/>
      <w:r>
        <w:rPr>
          <w:rFonts w:cs="Times New Roman"/>
          <w:sz w:val="22"/>
        </w:rPr>
        <w:t>Huilin</w:t>
      </w:r>
      <w:proofErr w:type="spellEnd"/>
      <w:r>
        <w:rPr>
          <w:rFonts w:cs="Times New Roman"/>
          <w:sz w:val="22"/>
        </w:rPr>
        <w:t xml:space="preserve"> Yang</w:t>
      </w:r>
      <w:r w:rsidRPr="005207E2">
        <w:rPr>
          <w:rFonts w:cs="Times New Roman"/>
          <w:sz w:val="22"/>
        </w:rPr>
        <w:t xml:space="preserve"> wrote the paper. All authors approve of the final version to be published.</w:t>
      </w:r>
    </w:p>
    <w:p w:rsidR="005207E2" w:rsidRPr="00DD7C2A" w:rsidRDefault="003A555C" w:rsidP="00DD7C2A">
      <w:pPr>
        <w:spacing w:line="360" w:lineRule="auto"/>
        <w:rPr>
          <w:b/>
          <w:bCs/>
        </w:rPr>
      </w:pPr>
      <w:r w:rsidRPr="00DD7C2A">
        <w:rPr>
          <w:b/>
          <w:bCs/>
        </w:rPr>
        <w:t>Acknowledgements</w:t>
      </w:r>
    </w:p>
    <w:p w:rsidR="003A555C" w:rsidRPr="005207E2" w:rsidRDefault="003A555C" w:rsidP="00CA4494">
      <w:pPr>
        <w:spacing w:line="480" w:lineRule="auto"/>
        <w:rPr>
          <w:rFonts w:cs="Times New Roman"/>
        </w:rPr>
      </w:pPr>
      <w:r>
        <w:rPr>
          <w:rFonts w:cs="Times New Roman"/>
        </w:rPr>
        <w:tab/>
      </w:r>
      <w:r w:rsidR="00EA410B" w:rsidRPr="00EA410B">
        <w:rPr>
          <w:rFonts w:cs="Times New Roman"/>
        </w:rPr>
        <w:t xml:space="preserve">We are very grateful to Professor Wang </w:t>
      </w:r>
      <w:proofErr w:type="spellStart"/>
      <w:r w:rsidR="00EA410B" w:rsidRPr="00EA410B">
        <w:rPr>
          <w:rFonts w:cs="Times New Roman"/>
        </w:rPr>
        <w:t>Jinxi</w:t>
      </w:r>
      <w:proofErr w:type="spellEnd"/>
      <w:r w:rsidR="00EA410B" w:rsidRPr="00EA410B">
        <w:rPr>
          <w:rFonts w:cs="Times New Roman"/>
        </w:rPr>
        <w:t xml:space="preserve"> for his valuable comments.</w:t>
      </w:r>
    </w:p>
    <w:p w:rsidR="005E7786" w:rsidRPr="00CA4494" w:rsidRDefault="005F7C17" w:rsidP="00CA4494">
      <w:pPr>
        <w:pStyle w:val="2"/>
        <w:spacing w:line="480" w:lineRule="auto"/>
        <w:rPr>
          <w:rFonts w:ascii="Times New Roman" w:hAnsi="Times New Roman" w:cs="Times New Roman"/>
          <w:sz w:val="24"/>
          <w:szCs w:val="24"/>
        </w:rPr>
      </w:pPr>
      <w:r w:rsidRPr="00CA4494">
        <w:rPr>
          <w:rFonts w:ascii="Times New Roman" w:hAnsi="Times New Roman" w:cs="Times New Roman"/>
          <w:sz w:val="24"/>
          <w:szCs w:val="24"/>
        </w:rPr>
        <w:t>References</w:t>
      </w:r>
    </w:p>
    <w:p w:rsidR="005E7786" w:rsidRPr="00CA4494" w:rsidRDefault="005F7C17" w:rsidP="00CA4494">
      <w:pPr>
        <w:autoSpaceDE w:val="0"/>
        <w:autoSpaceDN w:val="0"/>
        <w:adjustRightInd w:val="0"/>
        <w:spacing w:line="480" w:lineRule="auto"/>
        <w:jc w:val="left"/>
        <w:rPr>
          <w:rFonts w:cs="Times New Roman"/>
          <w:kern w:val="0"/>
        </w:rPr>
      </w:pPr>
      <w:r w:rsidRPr="00CA4494">
        <w:rPr>
          <w:rFonts w:cs="Times New Roman"/>
          <w:color w:val="auto"/>
        </w:rPr>
        <w:fldChar w:fldCharType="begin"/>
      </w:r>
      <w:r w:rsidRPr="00CA4494">
        <w:rPr>
          <w:rFonts w:cs="Times New Roman"/>
        </w:rPr>
        <w:instrText xml:space="preserve"> ADDIN ZOTERO_BIBL {"uncited":[],"omitted":[],"custom":[]} CSL_BIBLIOGRAPHY </w:instrText>
      </w:r>
      <w:r w:rsidRPr="00CA4494">
        <w:rPr>
          <w:rFonts w:cs="Times New Roman"/>
          <w:color w:val="auto"/>
        </w:rPr>
        <w:fldChar w:fldCharType="separate"/>
      </w:r>
      <w:r w:rsidRPr="00CA4494">
        <w:rPr>
          <w:rFonts w:cs="Times New Roman"/>
          <w:kern w:val="0"/>
        </w:rPr>
        <w:t>1</w:t>
      </w:r>
      <w:r w:rsidRPr="00CA4494">
        <w:rPr>
          <w:rFonts w:cs="Times New Roman"/>
          <w:kern w:val="0"/>
        </w:rPr>
        <w:tab/>
        <w:t xml:space="preserve">Jiang S, Xia S, Ying T, Lu L. A novel coronavirus (2019-nCoV) causing pneumonia-associated respiratory syndrome. </w:t>
      </w:r>
      <w:r w:rsidRPr="00CA4494">
        <w:rPr>
          <w:rFonts w:cs="Times New Roman"/>
          <w:i/>
          <w:iCs/>
          <w:kern w:val="0"/>
        </w:rPr>
        <w:t>Cell Mol Immunol</w:t>
      </w:r>
      <w:r w:rsidRPr="00CA4494">
        <w:rPr>
          <w:rFonts w:cs="Times New Roman"/>
          <w:kern w:val="0"/>
        </w:rPr>
        <w:t xml:space="preserve"> 2020; : 1–1.</w:t>
      </w:r>
    </w:p>
    <w:p w:rsidR="005E7786" w:rsidRPr="00CA4494" w:rsidRDefault="005F7C17" w:rsidP="00CA4494">
      <w:pPr>
        <w:autoSpaceDE w:val="0"/>
        <w:autoSpaceDN w:val="0"/>
        <w:adjustRightInd w:val="0"/>
        <w:spacing w:line="480" w:lineRule="auto"/>
        <w:jc w:val="left"/>
        <w:rPr>
          <w:rFonts w:cs="Times New Roman"/>
          <w:kern w:val="0"/>
        </w:rPr>
      </w:pPr>
      <w:r w:rsidRPr="00CA4494">
        <w:rPr>
          <w:rFonts w:cs="Times New Roman"/>
          <w:kern w:val="0"/>
        </w:rPr>
        <w:lastRenderedPageBreak/>
        <w:t>2</w:t>
      </w:r>
      <w:r w:rsidRPr="00CA4494">
        <w:rPr>
          <w:rFonts w:cs="Times New Roman"/>
          <w:kern w:val="0"/>
        </w:rPr>
        <w:tab/>
        <w:t xml:space="preserve">Gorbalenya AE, Baker SC, Baric RS, </w:t>
      </w:r>
      <w:r w:rsidRPr="00CA4494">
        <w:rPr>
          <w:rFonts w:cs="Times New Roman"/>
          <w:i/>
          <w:iCs/>
          <w:kern w:val="0"/>
        </w:rPr>
        <w:t>et al.</w:t>
      </w:r>
      <w:r w:rsidRPr="00CA4494">
        <w:rPr>
          <w:rFonts w:cs="Times New Roman"/>
          <w:kern w:val="0"/>
        </w:rPr>
        <w:t xml:space="preserve"> Severe acute respiratory syndrome-related coronavirus: The species and its viruses – a statement of the Coronavirus Study Group. </w:t>
      </w:r>
      <w:r w:rsidRPr="00CA4494">
        <w:rPr>
          <w:rFonts w:cs="Times New Roman"/>
          <w:i/>
          <w:iCs/>
          <w:kern w:val="0"/>
        </w:rPr>
        <w:t>bioRxiv</w:t>
      </w:r>
      <w:r w:rsidRPr="00CA4494">
        <w:rPr>
          <w:rFonts w:cs="Times New Roman"/>
          <w:kern w:val="0"/>
        </w:rPr>
        <w:t xml:space="preserve"> 2020; : 2020.02.07.937862.</w:t>
      </w:r>
    </w:p>
    <w:p w:rsidR="005E7786" w:rsidRPr="00CA4494" w:rsidRDefault="005F7C17" w:rsidP="00CA4494">
      <w:pPr>
        <w:autoSpaceDE w:val="0"/>
        <w:autoSpaceDN w:val="0"/>
        <w:adjustRightInd w:val="0"/>
        <w:spacing w:line="480" w:lineRule="auto"/>
        <w:jc w:val="left"/>
        <w:rPr>
          <w:rFonts w:cs="Times New Roman"/>
          <w:kern w:val="0"/>
        </w:rPr>
      </w:pPr>
      <w:r w:rsidRPr="00CA4494">
        <w:rPr>
          <w:rFonts w:cs="Times New Roman"/>
          <w:kern w:val="0"/>
        </w:rPr>
        <w:t>3</w:t>
      </w:r>
      <w:r w:rsidRPr="00CA4494">
        <w:rPr>
          <w:rFonts w:cs="Times New Roman"/>
          <w:kern w:val="0"/>
        </w:rPr>
        <w:tab/>
        <w:t xml:space="preserve">Roberts KC, Brox WT. AAOS Clinical Practice Guideline: Management of Hip Fractures in the Elderly. </w:t>
      </w:r>
      <w:r w:rsidRPr="00CA4494">
        <w:rPr>
          <w:rFonts w:cs="Times New Roman"/>
          <w:i/>
          <w:iCs/>
          <w:kern w:val="0"/>
        </w:rPr>
        <w:t>J Am Acad Orthop Surg</w:t>
      </w:r>
      <w:r w:rsidRPr="00CA4494">
        <w:rPr>
          <w:rFonts w:cs="Times New Roman"/>
          <w:kern w:val="0"/>
        </w:rPr>
        <w:t xml:space="preserve"> 2015; </w:t>
      </w:r>
      <w:r w:rsidRPr="00CA4494">
        <w:rPr>
          <w:rFonts w:cs="Times New Roman"/>
          <w:b/>
          <w:bCs/>
          <w:kern w:val="0"/>
        </w:rPr>
        <w:t>23</w:t>
      </w:r>
      <w:r w:rsidRPr="00CA4494">
        <w:rPr>
          <w:rFonts w:cs="Times New Roman"/>
          <w:kern w:val="0"/>
        </w:rPr>
        <w:t>: 138–40.</w:t>
      </w:r>
    </w:p>
    <w:p w:rsidR="005E7786" w:rsidRPr="00CA4494" w:rsidRDefault="005F7C17" w:rsidP="00CA4494">
      <w:pPr>
        <w:spacing w:line="480" w:lineRule="auto"/>
        <w:rPr>
          <w:rFonts w:cs="Times New Roman"/>
          <w:color w:val="000000" w:themeColor="text1"/>
        </w:rPr>
      </w:pPr>
      <w:r w:rsidRPr="00CA4494">
        <w:rPr>
          <w:rFonts w:cs="Times New Roman"/>
          <w:color w:val="000000" w:themeColor="text1"/>
        </w:rPr>
        <w:fldChar w:fldCharType="end"/>
      </w:r>
    </w:p>
    <w:p w:rsidR="00FF7BAD" w:rsidRDefault="00FF7BAD">
      <w:pPr>
        <w:widowControl/>
        <w:jc w:val="left"/>
        <w:rPr>
          <w:rFonts w:cs="Times New Roman"/>
          <w:color w:val="000000" w:themeColor="text1"/>
        </w:rPr>
      </w:pPr>
      <w:r>
        <w:rPr>
          <w:rFonts w:cs="Times New Roman"/>
          <w:color w:val="000000" w:themeColor="text1"/>
        </w:rPr>
        <w:br w:type="page"/>
      </w:r>
    </w:p>
    <w:sectPr w:rsidR="00FF7BA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7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jaVu Sans">
    <w:altName w:val="Ebrima"/>
    <w:panose1 w:val="020B0604020202020204"/>
    <w:charset w:val="00"/>
    <w:family w:val="roman"/>
    <w:pitch w:val="default"/>
    <w:sig w:usb0="20007A87" w:usb1="80000000" w:usb2="00000008" w:usb3="00000000" w:csb0="000001FF" w:csb1="00000000"/>
  </w:font>
  <w:font w:name="方正黑体_GBK">
    <w:altName w:val="苹方-简"/>
    <w:panose1 w:val="020B0604020202020204"/>
    <w:charset w:val="00"/>
    <w:family w:val="auto"/>
    <w:pitch w:val="default"/>
    <w:sig w:usb0="00000001" w:usb1="08000000" w:usb2="00000000" w:usb3="00000000" w:csb0="00040000" w:csb1="00000000"/>
  </w:font>
  <w:font w:name="楷体_GB2312">
    <w:altName w:val="微软雅黑"/>
    <w:panose1 w:val="020B0604020202020204"/>
    <w:charset w:val="86"/>
    <w:family w:val="decorative"/>
    <w:pitch w:val="default"/>
    <w:sig w:usb0="00000000" w:usb1="00000000" w:usb2="00000010" w:usb3="00000000" w:csb0="0004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09717D"/>
    <w:multiLevelType w:val="multilevel"/>
    <w:tmpl w:val="2654EE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D766F84"/>
    <w:multiLevelType w:val="hybridMultilevel"/>
    <w:tmpl w:val="A176B480"/>
    <w:lvl w:ilvl="0" w:tplc="4A0C2D6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5EA06C4A"/>
    <w:multiLevelType w:val="multilevel"/>
    <w:tmpl w:val="5EA06C4A"/>
    <w:lvl w:ilvl="0">
      <w:start w:val="1"/>
      <w:numFmt w:val="decimal"/>
      <w:lvlText w:val="%1."/>
      <w:lvlJc w:val="left"/>
      <w:pPr>
        <w:ind w:left="360" w:hanging="360"/>
      </w:pPr>
      <w:rPr>
        <w:rFonts w:hint="default"/>
      </w:rPr>
    </w:lvl>
    <w:lvl w:ilvl="1">
      <w:start w:val="1"/>
      <w:numFmt w:val="decimal"/>
      <w:pStyle w:val="Bibliography1"/>
      <w:isLgl/>
      <w:lvlText w:val="%1.%2"/>
      <w:lvlJc w:val="left"/>
      <w:pPr>
        <w:ind w:left="740" w:hanging="380"/>
      </w:pPr>
      <w:rPr>
        <w:rFonts w:eastAsia="宋体" w:hint="default"/>
        <w:color w:val="auto"/>
      </w:rPr>
    </w:lvl>
    <w:lvl w:ilvl="2">
      <w:start w:val="1"/>
      <w:numFmt w:val="decimal"/>
      <w:isLgl/>
      <w:lvlText w:val="%1.%2.%3"/>
      <w:lvlJc w:val="left"/>
      <w:pPr>
        <w:ind w:left="1440" w:hanging="720"/>
      </w:pPr>
      <w:rPr>
        <w:rFonts w:eastAsia="宋体" w:hint="default"/>
        <w:color w:val="auto"/>
      </w:rPr>
    </w:lvl>
    <w:lvl w:ilvl="3">
      <w:start w:val="1"/>
      <w:numFmt w:val="decimal"/>
      <w:isLgl/>
      <w:lvlText w:val="%1.%2.%3.%4"/>
      <w:lvlJc w:val="left"/>
      <w:pPr>
        <w:ind w:left="1800" w:hanging="720"/>
      </w:pPr>
      <w:rPr>
        <w:rFonts w:eastAsia="宋体" w:hint="default"/>
        <w:color w:val="auto"/>
      </w:rPr>
    </w:lvl>
    <w:lvl w:ilvl="4">
      <w:start w:val="1"/>
      <w:numFmt w:val="decimal"/>
      <w:isLgl/>
      <w:lvlText w:val="%1.%2.%3.%4.%5"/>
      <w:lvlJc w:val="left"/>
      <w:pPr>
        <w:ind w:left="2520" w:hanging="1080"/>
      </w:pPr>
      <w:rPr>
        <w:rFonts w:eastAsia="宋体" w:hint="default"/>
        <w:color w:val="auto"/>
      </w:rPr>
    </w:lvl>
    <w:lvl w:ilvl="5">
      <w:start w:val="1"/>
      <w:numFmt w:val="decimal"/>
      <w:isLgl/>
      <w:lvlText w:val="%1.%2.%3.%4.%5.%6"/>
      <w:lvlJc w:val="left"/>
      <w:pPr>
        <w:ind w:left="2880" w:hanging="1080"/>
      </w:pPr>
      <w:rPr>
        <w:rFonts w:eastAsia="宋体" w:hint="default"/>
        <w:color w:val="auto"/>
      </w:rPr>
    </w:lvl>
    <w:lvl w:ilvl="6">
      <w:start w:val="1"/>
      <w:numFmt w:val="decimal"/>
      <w:isLgl/>
      <w:lvlText w:val="%1.%2.%3.%4.%5.%6.%7"/>
      <w:lvlJc w:val="left"/>
      <w:pPr>
        <w:ind w:left="3240" w:hanging="1080"/>
      </w:pPr>
      <w:rPr>
        <w:rFonts w:eastAsia="宋体" w:hint="default"/>
        <w:color w:val="auto"/>
      </w:rPr>
    </w:lvl>
    <w:lvl w:ilvl="7">
      <w:start w:val="1"/>
      <w:numFmt w:val="decimal"/>
      <w:isLgl/>
      <w:lvlText w:val="%1.%2.%3.%4.%5.%6.%7.%8"/>
      <w:lvlJc w:val="left"/>
      <w:pPr>
        <w:ind w:left="3960" w:hanging="1440"/>
      </w:pPr>
      <w:rPr>
        <w:rFonts w:eastAsia="宋体" w:hint="default"/>
        <w:color w:val="auto"/>
      </w:rPr>
    </w:lvl>
    <w:lvl w:ilvl="8">
      <w:start w:val="1"/>
      <w:numFmt w:val="decimal"/>
      <w:isLgl/>
      <w:lvlText w:val="%1.%2.%3.%4.%5.%6.%7.%8.%9"/>
      <w:lvlJc w:val="left"/>
      <w:pPr>
        <w:ind w:left="4320" w:hanging="1440"/>
      </w:pPr>
      <w:rPr>
        <w:rFonts w:eastAsia="宋体" w:hint="default"/>
        <w:color w:val="auto"/>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1"/>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中文期刊 Cop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e0wp0vsxrf9je99rq55ra3etzteeaztda0&quot;&gt;My EndNote Library-Converted&lt;record-ids&gt;&lt;item&gt;2&lt;/item&gt;&lt;item&gt;5&lt;/item&gt;&lt;item&gt;6&lt;/item&gt;&lt;item&gt;7&lt;/item&gt;&lt;item&gt;8&lt;/item&gt;&lt;item&gt;9&lt;/item&gt;&lt;item&gt;10&lt;/item&gt;&lt;item&gt;14&lt;/item&gt;&lt;item&gt;15&lt;/item&gt;&lt;item&gt;16&lt;/item&gt;&lt;item&gt;18&lt;/item&gt;&lt;item&gt;25&lt;/item&gt;&lt;item&gt;26&lt;/item&gt;&lt;item&gt;27&lt;/item&gt;&lt;/record-ids&gt;&lt;/item&gt;&lt;/Libraries&gt;"/>
  </w:docVars>
  <w:rsids>
    <w:rsidRoot w:val="00CB6CC5"/>
    <w:rsid w:val="9DFABD53"/>
    <w:rsid w:val="BCAB39FB"/>
    <w:rsid w:val="BF75F1CC"/>
    <w:rsid w:val="DCF6DB42"/>
    <w:rsid w:val="DEE5CE75"/>
    <w:rsid w:val="EAEDFBA0"/>
    <w:rsid w:val="EFF8FD59"/>
    <w:rsid w:val="F3BF55A4"/>
    <w:rsid w:val="F4F7AB99"/>
    <w:rsid w:val="FB63DCCF"/>
    <w:rsid w:val="FFF920DD"/>
    <w:rsid w:val="FFFF3BDC"/>
    <w:rsid w:val="FFFF5D37"/>
    <w:rsid w:val="000011C0"/>
    <w:rsid w:val="00002B8A"/>
    <w:rsid w:val="00003729"/>
    <w:rsid w:val="00004A61"/>
    <w:rsid w:val="00004C9C"/>
    <w:rsid w:val="000069B6"/>
    <w:rsid w:val="000074D2"/>
    <w:rsid w:val="0001048D"/>
    <w:rsid w:val="0001133D"/>
    <w:rsid w:val="00020B6B"/>
    <w:rsid w:val="0002104E"/>
    <w:rsid w:val="00026552"/>
    <w:rsid w:val="00030B53"/>
    <w:rsid w:val="00032BCF"/>
    <w:rsid w:val="00036C7D"/>
    <w:rsid w:val="00037D09"/>
    <w:rsid w:val="000409C8"/>
    <w:rsid w:val="00043B60"/>
    <w:rsid w:val="00043CEB"/>
    <w:rsid w:val="00044035"/>
    <w:rsid w:val="0004636B"/>
    <w:rsid w:val="00051853"/>
    <w:rsid w:val="00051856"/>
    <w:rsid w:val="000522F8"/>
    <w:rsid w:val="000527EC"/>
    <w:rsid w:val="00052CC5"/>
    <w:rsid w:val="000533F7"/>
    <w:rsid w:val="00053C59"/>
    <w:rsid w:val="000558EE"/>
    <w:rsid w:val="00057F56"/>
    <w:rsid w:val="000623D2"/>
    <w:rsid w:val="000625CD"/>
    <w:rsid w:val="000629F4"/>
    <w:rsid w:val="00062DF7"/>
    <w:rsid w:val="00071558"/>
    <w:rsid w:val="00072ADA"/>
    <w:rsid w:val="00074A84"/>
    <w:rsid w:val="00075612"/>
    <w:rsid w:val="00082DE2"/>
    <w:rsid w:val="0008365B"/>
    <w:rsid w:val="00083777"/>
    <w:rsid w:val="00084519"/>
    <w:rsid w:val="00085140"/>
    <w:rsid w:val="00086629"/>
    <w:rsid w:val="00086E5E"/>
    <w:rsid w:val="0008726A"/>
    <w:rsid w:val="000904E0"/>
    <w:rsid w:val="00091017"/>
    <w:rsid w:val="0009209B"/>
    <w:rsid w:val="000935CB"/>
    <w:rsid w:val="000942E1"/>
    <w:rsid w:val="00094533"/>
    <w:rsid w:val="00096736"/>
    <w:rsid w:val="0009769B"/>
    <w:rsid w:val="000A1939"/>
    <w:rsid w:val="000A1CCB"/>
    <w:rsid w:val="000A1D14"/>
    <w:rsid w:val="000A4687"/>
    <w:rsid w:val="000A6516"/>
    <w:rsid w:val="000B3207"/>
    <w:rsid w:val="000B3F72"/>
    <w:rsid w:val="000B45B4"/>
    <w:rsid w:val="000B4A06"/>
    <w:rsid w:val="000B639D"/>
    <w:rsid w:val="000C04AD"/>
    <w:rsid w:val="000C1BB2"/>
    <w:rsid w:val="000C2E2E"/>
    <w:rsid w:val="000C5021"/>
    <w:rsid w:val="000C547B"/>
    <w:rsid w:val="000D7B68"/>
    <w:rsid w:val="000D7CBF"/>
    <w:rsid w:val="000E1F6A"/>
    <w:rsid w:val="000E3E19"/>
    <w:rsid w:val="000E75B0"/>
    <w:rsid w:val="000F0E85"/>
    <w:rsid w:val="000F11EC"/>
    <w:rsid w:val="000F1D34"/>
    <w:rsid w:val="000F2982"/>
    <w:rsid w:val="000F2CCE"/>
    <w:rsid w:val="000F3425"/>
    <w:rsid w:val="000F3AFE"/>
    <w:rsid w:val="000F3BDA"/>
    <w:rsid w:val="000F4DB8"/>
    <w:rsid w:val="000F5062"/>
    <w:rsid w:val="00107AEB"/>
    <w:rsid w:val="001121CF"/>
    <w:rsid w:val="00113A26"/>
    <w:rsid w:val="00120F80"/>
    <w:rsid w:val="00121ABF"/>
    <w:rsid w:val="0012229A"/>
    <w:rsid w:val="00122979"/>
    <w:rsid w:val="001236B3"/>
    <w:rsid w:val="00124011"/>
    <w:rsid w:val="00125959"/>
    <w:rsid w:val="00125CD0"/>
    <w:rsid w:val="00125F3A"/>
    <w:rsid w:val="0013394E"/>
    <w:rsid w:val="00133DB6"/>
    <w:rsid w:val="001367BC"/>
    <w:rsid w:val="00140AA9"/>
    <w:rsid w:val="001469CD"/>
    <w:rsid w:val="00151471"/>
    <w:rsid w:val="0015449C"/>
    <w:rsid w:val="0015787F"/>
    <w:rsid w:val="00160080"/>
    <w:rsid w:val="00160CD3"/>
    <w:rsid w:val="0016559E"/>
    <w:rsid w:val="00165D04"/>
    <w:rsid w:val="001701FB"/>
    <w:rsid w:val="0017079D"/>
    <w:rsid w:val="00171081"/>
    <w:rsid w:val="00171C7E"/>
    <w:rsid w:val="00172AAC"/>
    <w:rsid w:val="00174BD5"/>
    <w:rsid w:val="00174EFF"/>
    <w:rsid w:val="001750C4"/>
    <w:rsid w:val="00187002"/>
    <w:rsid w:val="001922D6"/>
    <w:rsid w:val="00192FA8"/>
    <w:rsid w:val="00196878"/>
    <w:rsid w:val="00197325"/>
    <w:rsid w:val="001A226B"/>
    <w:rsid w:val="001A322F"/>
    <w:rsid w:val="001A32BE"/>
    <w:rsid w:val="001A4745"/>
    <w:rsid w:val="001A7E5F"/>
    <w:rsid w:val="001B011E"/>
    <w:rsid w:val="001B08F0"/>
    <w:rsid w:val="001B0FB1"/>
    <w:rsid w:val="001B10F4"/>
    <w:rsid w:val="001B49EC"/>
    <w:rsid w:val="001B542C"/>
    <w:rsid w:val="001B77D0"/>
    <w:rsid w:val="001C0B29"/>
    <w:rsid w:val="001C340D"/>
    <w:rsid w:val="001C3496"/>
    <w:rsid w:val="001C420A"/>
    <w:rsid w:val="001C5FC3"/>
    <w:rsid w:val="001C6F15"/>
    <w:rsid w:val="001D2275"/>
    <w:rsid w:val="001D4BEB"/>
    <w:rsid w:val="001D52FF"/>
    <w:rsid w:val="001D5FC8"/>
    <w:rsid w:val="001E4BA2"/>
    <w:rsid w:val="001E6906"/>
    <w:rsid w:val="001F07D7"/>
    <w:rsid w:val="001F0DB9"/>
    <w:rsid w:val="001F43E5"/>
    <w:rsid w:val="001F5A8F"/>
    <w:rsid w:val="001F621C"/>
    <w:rsid w:val="001F6E0C"/>
    <w:rsid w:val="001F7355"/>
    <w:rsid w:val="0020035B"/>
    <w:rsid w:val="00200C48"/>
    <w:rsid w:val="00202BC4"/>
    <w:rsid w:val="00204026"/>
    <w:rsid w:val="00207ED2"/>
    <w:rsid w:val="00210DE4"/>
    <w:rsid w:val="0021176D"/>
    <w:rsid w:val="0021178C"/>
    <w:rsid w:val="00211FFC"/>
    <w:rsid w:val="002123F2"/>
    <w:rsid w:val="00213743"/>
    <w:rsid w:val="0021650F"/>
    <w:rsid w:val="00223E29"/>
    <w:rsid w:val="00224FF4"/>
    <w:rsid w:val="002254F3"/>
    <w:rsid w:val="00227EB2"/>
    <w:rsid w:val="002313E8"/>
    <w:rsid w:val="00234F91"/>
    <w:rsid w:val="00240F7F"/>
    <w:rsid w:val="002414A5"/>
    <w:rsid w:val="002559CD"/>
    <w:rsid w:val="00255DEF"/>
    <w:rsid w:val="00263828"/>
    <w:rsid w:val="002658FF"/>
    <w:rsid w:val="00266253"/>
    <w:rsid w:val="00267605"/>
    <w:rsid w:val="0027000C"/>
    <w:rsid w:val="00270357"/>
    <w:rsid w:val="00271EC7"/>
    <w:rsid w:val="0027284B"/>
    <w:rsid w:val="0027527E"/>
    <w:rsid w:val="00276E4C"/>
    <w:rsid w:val="00280F46"/>
    <w:rsid w:val="00282151"/>
    <w:rsid w:val="00283809"/>
    <w:rsid w:val="0028476B"/>
    <w:rsid w:val="00284827"/>
    <w:rsid w:val="0028523E"/>
    <w:rsid w:val="00290E74"/>
    <w:rsid w:val="00292C4C"/>
    <w:rsid w:val="00294231"/>
    <w:rsid w:val="0029430B"/>
    <w:rsid w:val="002967A0"/>
    <w:rsid w:val="00297D4E"/>
    <w:rsid w:val="002B433E"/>
    <w:rsid w:val="002B4A53"/>
    <w:rsid w:val="002B4D73"/>
    <w:rsid w:val="002C57AF"/>
    <w:rsid w:val="002D08E0"/>
    <w:rsid w:val="002D58CF"/>
    <w:rsid w:val="002D5B54"/>
    <w:rsid w:val="002D6240"/>
    <w:rsid w:val="002D675C"/>
    <w:rsid w:val="002D69CB"/>
    <w:rsid w:val="002E0B1F"/>
    <w:rsid w:val="002E277B"/>
    <w:rsid w:val="002E2DE2"/>
    <w:rsid w:val="002E70C7"/>
    <w:rsid w:val="002E7988"/>
    <w:rsid w:val="002F0717"/>
    <w:rsid w:val="002F21E7"/>
    <w:rsid w:val="003013DA"/>
    <w:rsid w:val="003029FB"/>
    <w:rsid w:val="00304B99"/>
    <w:rsid w:val="0030649C"/>
    <w:rsid w:val="00306CCE"/>
    <w:rsid w:val="0031085D"/>
    <w:rsid w:val="00310FBB"/>
    <w:rsid w:val="00311CF2"/>
    <w:rsid w:val="00313B65"/>
    <w:rsid w:val="0031575D"/>
    <w:rsid w:val="00316241"/>
    <w:rsid w:val="00316AB4"/>
    <w:rsid w:val="0032164E"/>
    <w:rsid w:val="00325621"/>
    <w:rsid w:val="00326E43"/>
    <w:rsid w:val="0033109E"/>
    <w:rsid w:val="00332382"/>
    <w:rsid w:val="00332421"/>
    <w:rsid w:val="00333748"/>
    <w:rsid w:val="00333AC4"/>
    <w:rsid w:val="00334C3C"/>
    <w:rsid w:val="00334FB3"/>
    <w:rsid w:val="003360D2"/>
    <w:rsid w:val="003368E3"/>
    <w:rsid w:val="0033798B"/>
    <w:rsid w:val="00343C9C"/>
    <w:rsid w:val="00345696"/>
    <w:rsid w:val="00346CD9"/>
    <w:rsid w:val="00347114"/>
    <w:rsid w:val="003521B2"/>
    <w:rsid w:val="00352D34"/>
    <w:rsid w:val="0035418E"/>
    <w:rsid w:val="00354AEF"/>
    <w:rsid w:val="0035573E"/>
    <w:rsid w:val="003568B5"/>
    <w:rsid w:val="003573B2"/>
    <w:rsid w:val="0036016F"/>
    <w:rsid w:val="00361340"/>
    <w:rsid w:val="00361AEE"/>
    <w:rsid w:val="00361E8A"/>
    <w:rsid w:val="00364436"/>
    <w:rsid w:val="0036628B"/>
    <w:rsid w:val="00366553"/>
    <w:rsid w:val="003707CD"/>
    <w:rsid w:val="00370C51"/>
    <w:rsid w:val="00373D9F"/>
    <w:rsid w:val="0038270A"/>
    <w:rsid w:val="0038371E"/>
    <w:rsid w:val="00385C5E"/>
    <w:rsid w:val="00386923"/>
    <w:rsid w:val="00390648"/>
    <w:rsid w:val="003914CD"/>
    <w:rsid w:val="00391C53"/>
    <w:rsid w:val="003929D3"/>
    <w:rsid w:val="0039387A"/>
    <w:rsid w:val="0039427E"/>
    <w:rsid w:val="00394B6F"/>
    <w:rsid w:val="00394C1F"/>
    <w:rsid w:val="003952BE"/>
    <w:rsid w:val="00396944"/>
    <w:rsid w:val="003A07EE"/>
    <w:rsid w:val="003A3378"/>
    <w:rsid w:val="003A555C"/>
    <w:rsid w:val="003B0B6E"/>
    <w:rsid w:val="003B3090"/>
    <w:rsid w:val="003C18DC"/>
    <w:rsid w:val="003C3380"/>
    <w:rsid w:val="003C5AE0"/>
    <w:rsid w:val="003C7853"/>
    <w:rsid w:val="003D055F"/>
    <w:rsid w:val="003D1FAB"/>
    <w:rsid w:val="003D2448"/>
    <w:rsid w:val="003D2961"/>
    <w:rsid w:val="003D3946"/>
    <w:rsid w:val="003D4598"/>
    <w:rsid w:val="003D6532"/>
    <w:rsid w:val="003D6AE6"/>
    <w:rsid w:val="003E1667"/>
    <w:rsid w:val="003E7826"/>
    <w:rsid w:val="003F19AD"/>
    <w:rsid w:val="003F2527"/>
    <w:rsid w:val="003F2F1E"/>
    <w:rsid w:val="003F5982"/>
    <w:rsid w:val="004005E2"/>
    <w:rsid w:val="00400959"/>
    <w:rsid w:val="00401581"/>
    <w:rsid w:val="00403921"/>
    <w:rsid w:val="00403AE5"/>
    <w:rsid w:val="004054AB"/>
    <w:rsid w:val="00405C05"/>
    <w:rsid w:val="004079AD"/>
    <w:rsid w:val="00412590"/>
    <w:rsid w:val="00412941"/>
    <w:rsid w:val="00412D17"/>
    <w:rsid w:val="00414552"/>
    <w:rsid w:val="00415B18"/>
    <w:rsid w:val="00415F9A"/>
    <w:rsid w:val="00417238"/>
    <w:rsid w:val="004206B8"/>
    <w:rsid w:val="0042201E"/>
    <w:rsid w:val="00424357"/>
    <w:rsid w:val="00424E27"/>
    <w:rsid w:val="00426B8F"/>
    <w:rsid w:val="00426BBE"/>
    <w:rsid w:val="00432130"/>
    <w:rsid w:val="00434DBD"/>
    <w:rsid w:val="004355E2"/>
    <w:rsid w:val="004358EA"/>
    <w:rsid w:val="00437313"/>
    <w:rsid w:val="00440483"/>
    <w:rsid w:val="00440BCC"/>
    <w:rsid w:val="00441252"/>
    <w:rsid w:val="004413CF"/>
    <w:rsid w:val="00442F26"/>
    <w:rsid w:val="0044433C"/>
    <w:rsid w:val="00444B88"/>
    <w:rsid w:val="00450BD8"/>
    <w:rsid w:val="004525FF"/>
    <w:rsid w:val="004603BF"/>
    <w:rsid w:val="00467C00"/>
    <w:rsid w:val="00471086"/>
    <w:rsid w:val="00473B29"/>
    <w:rsid w:val="00474224"/>
    <w:rsid w:val="00476921"/>
    <w:rsid w:val="00481A7A"/>
    <w:rsid w:val="00482007"/>
    <w:rsid w:val="00482B20"/>
    <w:rsid w:val="00483541"/>
    <w:rsid w:val="00484943"/>
    <w:rsid w:val="00484AA6"/>
    <w:rsid w:val="00486E39"/>
    <w:rsid w:val="004876B9"/>
    <w:rsid w:val="00490147"/>
    <w:rsid w:val="00493DE0"/>
    <w:rsid w:val="00493F80"/>
    <w:rsid w:val="00495B3B"/>
    <w:rsid w:val="004A1414"/>
    <w:rsid w:val="004A1EE1"/>
    <w:rsid w:val="004A5EAF"/>
    <w:rsid w:val="004B1822"/>
    <w:rsid w:val="004B2F13"/>
    <w:rsid w:val="004B4F57"/>
    <w:rsid w:val="004C0304"/>
    <w:rsid w:val="004C55F8"/>
    <w:rsid w:val="004D235D"/>
    <w:rsid w:val="004D687F"/>
    <w:rsid w:val="004E0429"/>
    <w:rsid w:val="004E0BB7"/>
    <w:rsid w:val="004E13F0"/>
    <w:rsid w:val="004E480C"/>
    <w:rsid w:val="004F4667"/>
    <w:rsid w:val="00501077"/>
    <w:rsid w:val="005019E2"/>
    <w:rsid w:val="00503109"/>
    <w:rsid w:val="00504EC2"/>
    <w:rsid w:val="00505993"/>
    <w:rsid w:val="005064C7"/>
    <w:rsid w:val="005113AF"/>
    <w:rsid w:val="00511A13"/>
    <w:rsid w:val="00511CBE"/>
    <w:rsid w:val="00512EB4"/>
    <w:rsid w:val="00515993"/>
    <w:rsid w:val="00515B7D"/>
    <w:rsid w:val="005207E2"/>
    <w:rsid w:val="00521009"/>
    <w:rsid w:val="00522B27"/>
    <w:rsid w:val="005230E1"/>
    <w:rsid w:val="00523A82"/>
    <w:rsid w:val="005254BD"/>
    <w:rsid w:val="005268F0"/>
    <w:rsid w:val="00527E50"/>
    <w:rsid w:val="00531895"/>
    <w:rsid w:val="005325B9"/>
    <w:rsid w:val="0053269A"/>
    <w:rsid w:val="00532A01"/>
    <w:rsid w:val="00533865"/>
    <w:rsid w:val="005375AE"/>
    <w:rsid w:val="00540149"/>
    <w:rsid w:val="00540275"/>
    <w:rsid w:val="00540565"/>
    <w:rsid w:val="0054224C"/>
    <w:rsid w:val="00542911"/>
    <w:rsid w:val="0054501A"/>
    <w:rsid w:val="005476B9"/>
    <w:rsid w:val="00547FAD"/>
    <w:rsid w:val="00551377"/>
    <w:rsid w:val="00551A09"/>
    <w:rsid w:val="00553465"/>
    <w:rsid w:val="00554157"/>
    <w:rsid w:val="00554DF0"/>
    <w:rsid w:val="00555537"/>
    <w:rsid w:val="00557B81"/>
    <w:rsid w:val="00564F8D"/>
    <w:rsid w:val="005661D9"/>
    <w:rsid w:val="00574F35"/>
    <w:rsid w:val="0057532C"/>
    <w:rsid w:val="00580695"/>
    <w:rsid w:val="0058493C"/>
    <w:rsid w:val="0058494C"/>
    <w:rsid w:val="0058669C"/>
    <w:rsid w:val="00587C8B"/>
    <w:rsid w:val="00591C66"/>
    <w:rsid w:val="00591CCE"/>
    <w:rsid w:val="00591F2C"/>
    <w:rsid w:val="00594959"/>
    <w:rsid w:val="0059559B"/>
    <w:rsid w:val="0059605F"/>
    <w:rsid w:val="005A1B63"/>
    <w:rsid w:val="005A2899"/>
    <w:rsid w:val="005A694D"/>
    <w:rsid w:val="005B033E"/>
    <w:rsid w:val="005B0E58"/>
    <w:rsid w:val="005B5F0A"/>
    <w:rsid w:val="005B727D"/>
    <w:rsid w:val="005C0B06"/>
    <w:rsid w:val="005C0EC3"/>
    <w:rsid w:val="005C3BE9"/>
    <w:rsid w:val="005C45AF"/>
    <w:rsid w:val="005C60BC"/>
    <w:rsid w:val="005C7BC8"/>
    <w:rsid w:val="005D352B"/>
    <w:rsid w:val="005D7C66"/>
    <w:rsid w:val="005E5843"/>
    <w:rsid w:val="005E7786"/>
    <w:rsid w:val="005F1408"/>
    <w:rsid w:val="005F18BD"/>
    <w:rsid w:val="005F1FFB"/>
    <w:rsid w:val="005F3C3F"/>
    <w:rsid w:val="005F3DFF"/>
    <w:rsid w:val="005F3EC0"/>
    <w:rsid w:val="005F5937"/>
    <w:rsid w:val="005F6883"/>
    <w:rsid w:val="005F7C17"/>
    <w:rsid w:val="0060040D"/>
    <w:rsid w:val="00601835"/>
    <w:rsid w:val="00601FB0"/>
    <w:rsid w:val="006046BF"/>
    <w:rsid w:val="00605059"/>
    <w:rsid w:val="0060601F"/>
    <w:rsid w:val="00606A03"/>
    <w:rsid w:val="006120D7"/>
    <w:rsid w:val="00617FD2"/>
    <w:rsid w:val="006236DC"/>
    <w:rsid w:val="00626B4A"/>
    <w:rsid w:val="0063016D"/>
    <w:rsid w:val="00630F1F"/>
    <w:rsid w:val="00631645"/>
    <w:rsid w:val="00632515"/>
    <w:rsid w:val="00632EDE"/>
    <w:rsid w:val="006335F2"/>
    <w:rsid w:val="00637BF8"/>
    <w:rsid w:val="00637E58"/>
    <w:rsid w:val="006407C8"/>
    <w:rsid w:val="00640AC4"/>
    <w:rsid w:val="006420F6"/>
    <w:rsid w:val="0065022F"/>
    <w:rsid w:val="00651D91"/>
    <w:rsid w:val="006529BA"/>
    <w:rsid w:val="00654532"/>
    <w:rsid w:val="0065649B"/>
    <w:rsid w:val="00656C2D"/>
    <w:rsid w:val="006570A3"/>
    <w:rsid w:val="00664F3E"/>
    <w:rsid w:val="0066782F"/>
    <w:rsid w:val="006759E8"/>
    <w:rsid w:val="00681F75"/>
    <w:rsid w:val="00684EEA"/>
    <w:rsid w:val="006853A9"/>
    <w:rsid w:val="00685EB9"/>
    <w:rsid w:val="0069145C"/>
    <w:rsid w:val="00691A0F"/>
    <w:rsid w:val="0069671E"/>
    <w:rsid w:val="00697E6F"/>
    <w:rsid w:val="006A07B3"/>
    <w:rsid w:val="006A0A62"/>
    <w:rsid w:val="006A16F0"/>
    <w:rsid w:val="006A392C"/>
    <w:rsid w:val="006A4022"/>
    <w:rsid w:val="006A40AC"/>
    <w:rsid w:val="006A55D7"/>
    <w:rsid w:val="006B0428"/>
    <w:rsid w:val="006B1A18"/>
    <w:rsid w:val="006B2C86"/>
    <w:rsid w:val="006B6AA4"/>
    <w:rsid w:val="006C2196"/>
    <w:rsid w:val="006C5926"/>
    <w:rsid w:val="006C5929"/>
    <w:rsid w:val="006C5DD1"/>
    <w:rsid w:val="006C7EB7"/>
    <w:rsid w:val="006D0689"/>
    <w:rsid w:val="006D2827"/>
    <w:rsid w:val="006D5734"/>
    <w:rsid w:val="006D5BE5"/>
    <w:rsid w:val="006E074F"/>
    <w:rsid w:val="006E1CE1"/>
    <w:rsid w:val="006E4CFF"/>
    <w:rsid w:val="006E7142"/>
    <w:rsid w:val="0070044F"/>
    <w:rsid w:val="007004C9"/>
    <w:rsid w:val="007033D7"/>
    <w:rsid w:val="00704D8B"/>
    <w:rsid w:val="007062FB"/>
    <w:rsid w:val="00707443"/>
    <w:rsid w:val="00711BF9"/>
    <w:rsid w:val="007128A5"/>
    <w:rsid w:val="00715A04"/>
    <w:rsid w:val="00715A39"/>
    <w:rsid w:val="00715B05"/>
    <w:rsid w:val="007200A1"/>
    <w:rsid w:val="007235B5"/>
    <w:rsid w:val="00730746"/>
    <w:rsid w:val="0073118F"/>
    <w:rsid w:val="00732093"/>
    <w:rsid w:val="007349C6"/>
    <w:rsid w:val="00735B98"/>
    <w:rsid w:val="00742531"/>
    <w:rsid w:val="00750E1F"/>
    <w:rsid w:val="00751426"/>
    <w:rsid w:val="00753D84"/>
    <w:rsid w:val="00756F40"/>
    <w:rsid w:val="007638E2"/>
    <w:rsid w:val="00770A8A"/>
    <w:rsid w:val="00772B9A"/>
    <w:rsid w:val="00773C1E"/>
    <w:rsid w:val="0077504C"/>
    <w:rsid w:val="00775FE0"/>
    <w:rsid w:val="00776D0D"/>
    <w:rsid w:val="00776EF4"/>
    <w:rsid w:val="007805D0"/>
    <w:rsid w:val="00780DA2"/>
    <w:rsid w:val="007810F3"/>
    <w:rsid w:val="0078156A"/>
    <w:rsid w:val="007833A8"/>
    <w:rsid w:val="00785740"/>
    <w:rsid w:val="00786D0C"/>
    <w:rsid w:val="00790692"/>
    <w:rsid w:val="00792089"/>
    <w:rsid w:val="007929CF"/>
    <w:rsid w:val="00793D76"/>
    <w:rsid w:val="00796643"/>
    <w:rsid w:val="00797F77"/>
    <w:rsid w:val="007A0027"/>
    <w:rsid w:val="007A3A4C"/>
    <w:rsid w:val="007B3D8A"/>
    <w:rsid w:val="007B4CC5"/>
    <w:rsid w:val="007B56FE"/>
    <w:rsid w:val="007B6360"/>
    <w:rsid w:val="007B6988"/>
    <w:rsid w:val="007B7858"/>
    <w:rsid w:val="007B7C03"/>
    <w:rsid w:val="007C1CF3"/>
    <w:rsid w:val="007C20B4"/>
    <w:rsid w:val="007C5B9D"/>
    <w:rsid w:val="007D0FB7"/>
    <w:rsid w:val="007D2742"/>
    <w:rsid w:val="007D305E"/>
    <w:rsid w:val="007D687A"/>
    <w:rsid w:val="007D70FA"/>
    <w:rsid w:val="007D7284"/>
    <w:rsid w:val="007D7A78"/>
    <w:rsid w:val="007E19C4"/>
    <w:rsid w:val="007E320A"/>
    <w:rsid w:val="007E4B36"/>
    <w:rsid w:val="007E573D"/>
    <w:rsid w:val="007E5DF8"/>
    <w:rsid w:val="007E6F4C"/>
    <w:rsid w:val="007F34BD"/>
    <w:rsid w:val="007F3ABA"/>
    <w:rsid w:val="007F4D83"/>
    <w:rsid w:val="00801BDE"/>
    <w:rsid w:val="0080245F"/>
    <w:rsid w:val="00803563"/>
    <w:rsid w:val="00803813"/>
    <w:rsid w:val="00804F16"/>
    <w:rsid w:val="008059FA"/>
    <w:rsid w:val="00807389"/>
    <w:rsid w:val="0081250A"/>
    <w:rsid w:val="00812DF8"/>
    <w:rsid w:val="00814EA5"/>
    <w:rsid w:val="0082068E"/>
    <w:rsid w:val="008241B2"/>
    <w:rsid w:val="008244A3"/>
    <w:rsid w:val="00825D97"/>
    <w:rsid w:val="0082623B"/>
    <w:rsid w:val="0084090F"/>
    <w:rsid w:val="00841867"/>
    <w:rsid w:val="00841F6D"/>
    <w:rsid w:val="00842169"/>
    <w:rsid w:val="00845462"/>
    <w:rsid w:val="0085135F"/>
    <w:rsid w:val="0085194D"/>
    <w:rsid w:val="0085335A"/>
    <w:rsid w:val="008535F0"/>
    <w:rsid w:val="008547C2"/>
    <w:rsid w:val="0085535F"/>
    <w:rsid w:val="008573C6"/>
    <w:rsid w:val="00861704"/>
    <w:rsid w:val="00866070"/>
    <w:rsid w:val="00871347"/>
    <w:rsid w:val="00873021"/>
    <w:rsid w:val="008754BA"/>
    <w:rsid w:val="00875D70"/>
    <w:rsid w:val="00880A30"/>
    <w:rsid w:val="00880C7E"/>
    <w:rsid w:val="00881B93"/>
    <w:rsid w:val="00882B1B"/>
    <w:rsid w:val="0088414A"/>
    <w:rsid w:val="00885355"/>
    <w:rsid w:val="008916A8"/>
    <w:rsid w:val="008928C7"/>
    <w:rsid w:val="00893459"/>
    <w:rsid w:val="0089385B"/>
    <w:rsid w:val="00893D1F"/>
    <w:rsid w:val="0089651E"/>
    <w:rsid w:val="008A02E4"/>
    <w:rsid w:val="008A04A7"/>
    <w:rsid w:val="008A0B2C"/>
    <w:rsid w:val="008A45E7"/>
    <w:rsid w:val="008B29C7"/>
    <w:rsid w:val="008B3F73"/>
    <w:rsid w:val="008B42E3"/>
    <w:rsid w:val="008B576F"/>
    <w:rsid w:val="008B7FC8"/>
    <w:rsid w:val="008C0560"/>
    <w:rsid w:val="008C2F39"/>
    <w:rsid w:val="008C476C"/>
    <w:rsid w:val="008D2A62"/>
    <w:rsid w:val="008E1194"/>
    <w:rsid w:val="008E2673"/>
    <w:rsid w:val="008F2478"/>
    <w:rsid w:val="008F2989"/>
    <w:rsid w:val="008F2A44"/>
    <w:rsid w:val="008F48B2"/>
    <w:rsid w:val="008F4FCE"/>
    <w:rsid w:val="008F55FB"/>
    <w:rsid w:val="008F643E"/>
    <w:rsid w:val="008F7E9A"/>
    <w:rsid w:val="00903263"/>
    <w:rsid w:val="009039F8"/>
    <w:rsid w:val="00903C72"/>
    <w:rsid w:val="00903EF5"/>
    <w:rsid w:val="00904FF5"/>
    <w:rsid w:val="00905E0F"/>
    <w:rsid w:val="00905ED2"/>
    <w:rsid w:val="00906B53"/>
    <w:rsid w:val="00907156"/>
    <w:rsid w:val="0091271F"/>
    <w:rsid w:val="00913339"/>
    <w:rsid w:val="009141C1"/>
    <w:rsid w:val="00914ABE"/>
    <w:rsid w:val="00916507"/>
    <w:rsid w:val="00916A92"/>
    <w:rsid w:val="00917C6A"/>
    <w:rsid w:val="00920F9F"/>
    <w:rsid w:val="00923462"/>
    <w:rsid w:val="0092377D"/>
    <w:rsid w:val="0092494F"/>
    <w:rsid w:val="00927006"/>
    <w:rsid w:val="00930BCA"/>
    <w:rsid w:val="00933206"/>
    <w:rsid w:val="009423C3"/>
    <w:rsid w:val="00944059"/>
    <w:rsid w:val="009448EF"/>
    <w:rsid w:val="009451A2"/>
    <w:rsid w:val="00946442"/>
    <w:rsid w:val="0095215D"/>
    <w:rsid w:val="00954CD9"/>
    <w:rsid w:val="00956581"/>
    <w:rsid w:val="0096002E"/>
    <w:rsid w:val="00971DF3"/>
    <w:rsid w:val="0097358F"/>
    <w:rsid w:val="00974955"/>
    <w:rsid w:val="009821F6"/>
    <w:rsid w:val="009847D5"/>
    <w:rsid w:val="00984CCC"/>
    <w:rsid w:val="00992958"/>
    <w:rsid w:val="00996424"/>
    <w:rsid w:val="00996E07"/>
    <w:rsid w:val="009A1326"/>
    <w:rsid w:val="009A72F7"/>
    <w:rsid w:val="009B0C5F"/>
    <w:rsid w:val="009B1156"/>
    <w:rsid w:val="009B2DE5"/>
    <w:rsid w:val="009B43A2"/>
    <w:rsid w:val="009B500B"/>
    <w:rsid w:val="009B61BA"/>
    <w:rsid w:val="009B63BA"/>
    <w:rsid w:val="009C224D"/>
    <w:rsid w:val="009C2B45"/>
    <w:rsid w:val="009C3AB5"/>
    <w:rsid w:val="009C4032"/>
    <w:rsid w:val="009C49FB"/>
    <w:rsid w:val="009C6F8F"/>
    <w:rsid w:val="009D123D"/>
    <w:rsid w:val="009D1FA9"/>
    <w:rsid w:val="009D3B7E"/>
    <w:rsid w:val="009D418A"/>
    <w:rsid w:val="009D6428"/>
    <w:rsid w:val="009D6458"/>
    <w:rsid w:val="009D6468"/>
    <w:rsid w:val="009D6C7A"/>
    <w:rsid w:val="009D7249"/>
    <w:rsid w:val="009E3489"/>
    <w:rsid w:val="009E3E8C"/>
    <w:rsid w:val="009E4366"/>
    <w:rsid w:val="009E54D4"/>
    <w:rsid w:val="009E5AF4"/>
    <w:rsid w:val="009F0150"/>
    <w:rsid w:val="009F0E27"/>
    <w:rsid w:val="009F133A"/>
    <w:rsid w:val="009F24B8"/>
    <w:rsid w:val="009F3FCF"/>
    <w:rsid w:val="00A00497"/>
    <w:rsid w:val="00A017CE"/>
    <w:rsid w:val="00A02252"/>
    <w:rsid w:val="00A026CA"/>
    <w:rsid w:val="00A05A26"/>
    <w:rsid w:val="00A07739"/>
    <w:rsid w:val="00A10FC2"/>
    <w:rsid w:val="00A11B0F"/>
    <w:rsid w:val="00A12DB6"/>
    <w:rsid w:val="00A159CA"/>
    <w:rsid w:val="00A15FB1"/>
    <w:rsid w:val="00A161A2"/>
    <w:rsid w:val="00A16CC0"/>
    <w:rsid w:val="00A20129"/>
    <w:rsid w:val="00A2150F"/>
    <w:rsid w:val="00A2256B"/>
    <w:rsid w:val="00A2601F"/>
    <w:rsid w:val="00A26BAA"/>
    <w:rsid w:val="00A27702"/>
    <w:rsid w:val="00A307F2"/>
    <w:rsid w:val="00A318CF"/>
    <w:rsid w:val="00A33740"/>
    <w:rsid w:val="00A3759A"/>
    <w:rsid w:val="00A3770A"/>
    <w:rsid w:val="00A400D6"/>
    <w:rsid w:val="00A41A98"/>
    <w:rsid w:val="00A42BAA"/>
    <w:rsid w:val="00A43C4E"/>
    <w:rsid w:val="00A47213"/>
    <w:rsid w:val="00A47924"/>
    <w:rsid w:val="00A51DE5"/>
    <w:rsid w:val="00A56148"/>
    <w:rsid w:val="00A56589"/>
    <w:rsid w:val="00A646DD"/>
    <w:rsid w:val="00A65130"/>
    <w:rsid w:val="00A6518B"/>
    <w:rsid w:val="00A7337A"/>
    <w:rsid w:val="00A734B9"/>
    <w:rsid w:val="00A81E7F"/>
    <w:rsid w:val="00A827B2"/>
    <w:rsid w:val="00A8330A"/>
    <w:rsid w:val="00A83750"/>
    <w:rsid w:val="00A90174"/>
    <w:rsid w:val="00A92037"/>
    <w:rsid w:val="00A92A90"/>
    <w:rsid w:val="00A93273"/>
    <w:rsid w:val="00A93565"/>
    <w:rsid w:val="00A94002"/>
    <w:rsid w:val="00A94907"/>
    <w:rsid w:val="00A95DDE"/>
    <w:rsid w:val="00AA0507"/>
    <w:rsid w:val="00AA07B9"/>
    <w:rsid w:val="00AA239A"/>
    <w:rsid w:val="00AA30B2"/>
    <w:rsid w:val="00AA3B86"/>
    <w:rsid w:val="00AB1A6B"/>
    <w:rsid w:val="00AB3272"/>
    <w:rsid w:val="00AB621B"/>
    <w:rsid w:val="00AB6904"/>
    <w:rsid w:val="00AC102E"/>
    <w:rsid w:val="00AC2F8F"/>
    <w:rsid w:val="00AD2729"/>
    <w:rsid w:val="00AD2C5E"/>
    <w:rsid w:val="00AD6411"/>
    <w:rsid w:val="00AD750A"/>
    <w:rsid w:val="00AD7522"/>
    <w:rsid w:val="00AD7AA3"/>
    <w:rsid w:val="00AE05B3"/>
    <w:rsid w:val="00AE0B6C"/>
    <w:rsid w:val="00AE4207"/>
    <w:rsid w:val="00AE4949"/>
    <w:rsid w:val="00AE63F3"/>
    <w:rsid w:val="00AF006F"/>
    <w:rsid w:val="00AF1DE2"/>
    <w:rsid w:val="00AF46A9"/>
    <w:rsid w:val="00B0060F"/>
    <w:rsid w:val="00B01A6B"/>
    <w:rsid w:val="00B03B86"/>
    <w:rsid w:val="00B066D5"/>
    <w:rsid w:val="00B102E4"/>
    <w:rsid w:val="00B12067"/>
    <w:rsid w:val="00B1603D"/>
    <w:rsid w:val="00B21974"/>
    <w:rsid w:val="00B219A3"/>
    <w:rsid w:val="00B21E0C"/>
    <w:rsid w:val="00B22D7D"/>
    <w:rsid w:val="00B234A3"/>
    <w:rsid w:val="00B23ED5"/>
    <w:rsid w:val="00B2419B"/>
    <w:rsid w:val="00B26028"/>
    <w:rsid w:val="00B3062D"/>
    <w:rsid w:val="00B31739"/>
    <w:rsid w:val="00B32AAF"/>
    <w:rsid w:val="00B351EB"/>
    <w:rsid w:val="00B401FD"/>
    <w:rsid w:val="00B41147"/>
    <w:rsid w:val="00B41A50"/>
    <w:rsid w:val="00B42440"/>
    <w:rsid w:val="00B4543A"/>
    <w:rsid w:val="00B528C1"/>
    <w:rsid w:val="00B55679"/>
    <w:rsid w:val="00B562D2"/>
    <w:rsid w:val="00B56B9C"/>
    <w:rsid w:val="00B6102B"/>
    <w:rsid w:val="00B66537"/>
    <w:rsid w:val="00B67644"/>
    <w:rsid w:val="00B678AF"/>
    <w:rsid w:val="00B74E3B"/>
    <w:rsid w:val="00B761A2"/>
    <w:rsid w:val="00B76266"/>
    <w:rsid w:val="00B76953"/>
    <w:rsid w:val="00B76E3C"/>
    <w:rsid w:val="00B84C4C"/>
    <w:rsid w:val="00B86D74"/>
    <w:rsid w:val="00B878DF"/>
    <w:rsid w:val="00B87BA2"/>
    <w:rsid w:val="00B92DD9"/>
    <w:rsid w:val="00B943D7"/>
    <w:rsid w:val="00B96341"/>
    <w:rsid w:val="00B9764C"/>
    <w:rsid w:val="00B97D7A"/>
    <w:rsid w:val="00BA0769"/>
    <w:rsid w:val="00BA1DF7"/>
    <w:rsid w:val="00BA2CD9"/>
    <w:rsid w:val="00BA3C00"/>
    <w:rsid w:val="00BB0557"/>
    <w:rsid w:val="00BB264A"/>
    <w:rsid w:val="00BB51D8"/>
    <w:rsid w:val="00BB606E"/>
    <w:rsid w:val="00BC0B7C"/>
    <w:rsid w:val="00BC4D88"/>
    <w:rsid w:val="00BC5344"/>
    <w:rsid w:val="00BD6BAA"/>
    <w:rsid w:val="00BE281F"/>
    <w:rsid w:val="00BE28F8"/>
    <w:rsid w:val="00BE32E1"/>
    <w:rsid w:val="00BE386F"/>
    <w:rsid w:val="00BE51C9"/>
    <w:rsid w:val="00BE6573"/>
    <w:rsid w:val="00BE65A7"/>
    <w:rsid w:val="00BE6613"/>
    <w:rsid w:val="00BF0E89"/>
    <w:rsid w:val="00BF3222"/>
    <w:rsid w:val="00BF5386"/>
    <w:rsid w:val="00BF5394"/>
    <w:rsid w:val="00BF7391"/>
    <w:rsid w:val="00C028C8"/>
    <w:rsid w:val="00C02AE6"/>
    <w:rsid w:val="00C03ADA"/>
    <w:rsid w:val="00C04C7A"/>
    <w:rsid w:val="00C05E75"/>
    <w:rsid w:val="00C06FC3"/>
    <w:rsid w:val="00C07A98"/>
    <w:rsid w:val="00C07E3A"/>
    <w:rsid w:val="00C1008F"/>
    <w:rsid w:val="00C12D69"/>
    <w:rsid w:val="00C152AD"/>
    <w:rsid w:val="00C1599B"/>
    <w:rsid w:val="00C16CF7"/>
    <w:rsid w:val="00C1718D"/>
    <w:rsid w:val="00C17552"/>
    <w:rsid w:val="00C17AF0"/>
    <w:rsid w:val="00C22C2A"/>
    <w:rsid w:val="00C2382D"/>
    <w:rsid w:val="00C24EDF"/>
    <w:rsid w:val="00C27255"/>
    <w:rsid w:val="00C3106B"/>
    <w:rsid w:val="00C331A7"/>
    <w:rsid w:val="00C34912"/>
    <w:rsid w:val="00C34B22"/>
    <w:rsid w:val="00C3526B"/>
    <w:rsid w:val="00C359E9"/>
    <w:rsid w:val="00C37E3A"/>
    <w:rsid w:val="00C42125"/>
    <w:rsid w:val="00C46323"/>
    <w:rsid w:val="00C52CB3"/>
    <w:rsid w:val="00C5333A"/>
    <w:rsid w:val="00C5468A"/>
    <w:rsid w:val="00C54787"/>
    <w:rsid w:val="00C568DE"/>
    <w:rsid w:val="00C56B20"/>
    <w:rsid w:val="00C639FE"/>
    <w:rsid w:val="00C64B6E"/>
    <w:rsid w:val="00C64D0A"/>
    <w:rsid w:val="00C65649"/>
    <w:rsid w:val="00C658A5"/>
    <w:rsid w:val="00C72A18"/>
    <w:rsid w:val="00C73AAD"/>
    <w:rsid w:val="00C74D92"/>
    <w:rsid w:val="00C80694"/>
    <w:rsid w:val="00C82B06"/>
    <w:rsid w:val="00C82E7D"/>
    <w:rsid w:val="00C83A32"/>
    <w:rsid w:val="00C8411F"/>
    <w:rsid w:val="00C8535C"/>
    <w:rsid w:val="00C86577"/>
    <w:rsid w:val="00C87082"/>
    <w:rsid w:val="00C8728C"/>
    <w:rsid w:val="00C87BA7"/>
    <w:rsid w:val="00C87CB2"/>
    <w:rsid w:val="00C9116B"/>
    <w:rsid w:val="00C9186D"/>
    <w:rsid w:val="00C922A8"/>
    <w:rsid w:val="00C92DB1"/>
    <w:rsid w:val="00C93071"/>
    <w:rsid w:val="00C93FC8"/>
    <w:rsid w:val="00C947BF"/>
    <w:rsid w:val="00C974C9"/>
    <w:rsid w:val="00CA05D8"/>
    <w:rsid w:val="00CA066A"/>
    <w:rsid w:val="00CA40D1"/>
    <w:rsid w:val="00CA4494"/>
    <w:rsid w:val="00CA4F8E"/>
    <w:rsid w:val="00CA74FE"/>
    <w:rsid w:val="00CA7A69"/>
    <w:rsid w:val="00CB26C1"/>
    <w:rsid w:val="00CB6CC5"/>
    <w:rsid w:val="00CC11C9"/>
    <w:rsid w:val="00CC3073"/>
    <w:rsid w:val="00CC3C0B"/>
    <w:rsid w:val="00CC6520"/>
    <w:rsid w:val="00CD068E"/>
    <w:rsid w:val="00CD0890"/>
    <w:rsid w:val="00CD16AD"/>
    <w:rsid w:val="00CD2699"/>
    <w:rsid w:val="00CD5B2C"/>
    <w:rsid w:val="00CD78AC"/>
    <w:rsid w:val="00CE4762"/>
    <w:rsid w:val="00CE47FA"/>
    <w:rsid w:val="00CE7643"/>
    <w:rsid w:val="00CE7CCC"/>
    <w:rsid w:val="00CF50C2"/>
    <w:rsid w:val="00CF54BB"/>
    <w:rsid w:val="00CF694C"/>
    <w:rsid w:val="00D025BF"/>
    <w:rsid w:val="00D07A82"/>
    <w:rsid w:val="00D13B62"/>
    <w:rsid w:val="00D16AD1"/>
    <w:rsid w:val="00D22A45"/>
    <w:rsid w:val="00D2342B"/>
    <w:rsid w:val="00D3287E"/>
    <w:rsid w:val="00D35231"/>
    <w:rsid w:val="00D3729E"/>
    <w:rsid w:val="00D3774E"/>
    <w:rsid w:val="00D4081E"/>
    <w:rsid w:val="00D40F07"/>
    <w:rsid w:val="00D41D33"/>
    <w:rsid w:val="00D45718"/>
    <w:rsid w:val="00D46687"/>
    <w:rsid w:val="00D46840"/>
    <w:rsid w:val="00D4772B"/>
    <w:rsid w:val="00D47FCA"/>
    <w:rsid w:val="00D50103"/>
    <w:rsid w:val="00D507B8"/>
    <w:rsid w:val="00D60020"/>
    <w:rsid w:val="00D6220D"/>
    <w:rsid w:val="00D634D1"/>
    <w:rsid w:val="00D63E00"/>
    <w:rsid w:val="00D660C7"/>
    <w:rsid w:val="00D67C82"/>
    <w:rsid w:val="00D67E50"/>
    <w:rsid w:val="00D70FFC"/>
    <w:rsid w:val="00D76BF1"/>
    <w:rsid w:val="00D775A4"/>
    <w:rsid w:val="00D77935"/>
    <w:rsid w:val="00D8115B"/>
    <w:rsid w:val="00D82545"/>
    <w:rsid w:val="00D82743"/>
    <w:rsid w:val="00D828F3"/>
    <w:rsid w:val="00D84DF9"/>
    <w:rsid w:val="00D850EA"/>
    <w:rsid w:val="00D9086A"/>
    <w:rsid w:val="00D92844"/>
    <w:rsid w:val="00D95F64"/>
    <w:rsid w:val="00D96325"/>
    <w:rsid w:val="00D963D3"/>
    <w:rsid w:val="00D96856"/>
    <w:rsid w:val="00D96B09"/>
    <w:rsid w:val="00DA0648"/>
    <w:rsid w:val="00DA17EC"/>
    <w:rsid w:val="00DA2BE0"/>
    <w:rsid w:val="00DA3E87"/>
    <w:rsid w:val="00DB4020"/>
    <w:rsid w:val="00DB6DE2"/>
    <w:rsid w:val="00DC3BD8"/>
    <w:rsid w:val="00DC3E9C"/>
    <w:rsid w:val="00DC48E3"/>
    <w:rsid w:val="00DC51B2"/>
    <w:rsid w:val="00DC534D"/>
    <w:rsid w:val="00DC5F70"/>
    <w:rsid w:val="00DC6199"/>
    <w:rsid w:val="00DD04F9"/>
    <w:rsid w:val="00DD08F0"/>
    <w:rsid w:val="00DD1D72"/>
    <w:rsid w:val="00DD46D9"/>
    <w:rsid w:val="00DD4FD4"/>
    <w:rsid w:val="00DD61D4"/>
    <w:rsid w:val="00DD6921"/>
    <w:rsid w:val="00DD7C2A"/>
    <w:rsid w:val="00DE2B3C"/>
    <w:rsid w:val="00DE3443"/>
    <w:rsid w:val="00DF2A19"/>
    <w:rsid w:val="00DF42C8"/>
    <w:rsid w:val="00DF6AE4"/>
    <w:rsid w:val="00E040AF"/>
    <w:rsid w:val="00E061DD"/>
    <w:rsid w:val="00E10AFE"/>
    <w:rsid w:val="00E16B68"/>
    <w:rsid w:val="00E200F9"/>
    <w:rsid w:val="00E20996"/>
    <w:rsid w:val="00E216D2"/>
    <w:rsid w:val="00E22D5B"/>
    <w:rsid w:val="00E23AF9"/>
    <w:rsid w:val="00E25D1C"/>
    <w:rsid w:val="00E270F2"/>
    <w:rsid w:val="00E27E69"/>
    <w:rsid w:val="00E301C4"/>
    <w:rsid w:val="00E313CD"/>
    <w:rsid w:val="00E31884"/>
    <w:rsid w:val="00E31E64"/>
    <w:rsid w:val="00E32809"/>
    <w:rsid w:val="00E32A48"/>
    <w:rsid w:val="00E32AF1"/>
    <w:rsid w:val="00E370CB"/>
    <w:rsid w:val="00E44FC5"/>
    <w:rsid w:val="00E460C0"/>
    <w:rsid w:val="00E505D0"/>
    <w:rsid w:val="00E5432F"/>
    <w:rsid w:val="00E5630D"/>
    <w:rsid w:val="00E6279F"/>
    <w:rsid w:val="00E62CCA"/>
    <w:rsid w:val="00E63B37"/>
    <w:rsid w:val="00E63E4D"/>
    <w:rsid w:val="00E65151"/>
    <w:rsid w:val="00E671C1"/>
    <w:rsid w:val="00E67D2A"/>
    <w:rsid w:val="00E708BE"/>
    <w:rsid w:val="00E71989"/>
    <w:rsid w:val="00E71A05"/>
    <w:rsid w:val="00E73FAF"/>
    <w:rsid w:val="00E74225"/>
    <w:rsid w:val="00E7537A"/>
    <w:rsid w:val="00E828DF"/>
    <w:rsid w:val="00E831E7"/>
    <w:rsid w:val="00E83E6E"/>
    <w:rsid w:val="00E83F11"/>
    <w:rsid w:val="00E945FA"/>
    <w:rsid w:val="00E954C7"/>
    <w:rsid w:val="00EA010F"/>
    <w:rsid w:val="00EA410B"/>
    <w:rsid w:val="00EB577D"/>
    <w:rsid w:val="00EB7135"/>
    <w:rsid w:val="00EB7BE2"/>
    <w:rsid w:val="00EC7480"/>
    <w:rsid w:val="00ED008B"/>
    <w:rsid w:val="00ED29E3"/>
    <w:rsid w:val="00ED6C39"/>
    <w:rsid w:val="00EE1E87"/>
    <w:rsid w:val="00EE410F"/>
    <w:rsid w:val="00EF2105"/>
    <w:rsid w:val="00EF2E28"/>
    <w:rsid w:val="00EF3186"/>
    <w:rsid w:val="00EF35A0"/>
    <w:rsid w:val="00EF657F"/>
    <w:rsid w:val="00EF72D5"/>
    <w:rsid w:val="00EF7C46"/>
    <w:rsid w:val="00F03571"/>
    <w:rsid w:val="00F043B4"/>
    <w:rsid w:val="00F109A1"/>
    <w:rsid w:val="00F1103B"/>
    <w:rsid w:val="00F1112A"/>
    <w:rsid w:val="00F1133D"/>
    <w:rsid w:val="00F13994"/>
    <w:rsid w:val="00F16821"/>
    <w:rsid w:val="00F20E8F"/>
    <w:rsid w:val="00F23576"/>
    <w:rsid w:val="00F24101"/>
    <w:rsid w:val="00F26C9B"/>
    <w:rsid w:val="00F2787E"/>
    <w:rsid w:val="00F27C99"/>
    <w:rsid w:val="00F32716"/>
    <w:rsid w:val="00F34A2C"/>
    <w:rsid w:val="00F35144"/>
    <w:rsid w:val="00F35337"/>
    <w:rsid w:val="00F364AB"/>
    <w:rsid w:val="00F37DBA"/>
    <w:rsid w:val="00F424D2"/>
    <w:rsid w:val="00F44B31"/>
    <w:rsid w:val="00F4691B"/>
    <w:rsid w:val="00F471C3"/>
    <w:rsid w:val="00F503E8"/>
    <w:rsid w:val="00F51DED"/>
    <w:rsid w:val="00F54F0C"/>
    <w:rsid w:val="00F557D6"/>
    <w:rsid w:val="00F60854"/>
    <w:rsid w:val="00F6096D"/>
    <w:rsid w:val="00F66A75"/>
    <w:rsid w:val="00F677C7"/>
    <w:rsid w:val="00F67B91"/>
    <w:rsid w:val="00F70EA9"/>
    <w:rsid w:val="00F723C0"/>
    <w:rsid w:val="00F724B4"/>
    <w:rsid w:val="00F72B7C"/>
    <w:rsid w:val="00F73782"/>
    <w:rsid w:val="00F74107"/>
    <w:rsid w:val="00F74494"/>
    <w:rsid w:val="00F75B0B"/>
    <w:rsid w:val="00F7761C"/>
    <w:rsid w:val="00F77B85"/>
    <w:rsid w:val="00F806DA"/>
    <w:rsid w:val="00F834AD"/>
    <w:rsid w:val="00F90D30"/>
    <w:rsid w:val="00F95CBF"/>
    <w:rsid w:val="00F96565"/>
    <w:rsid w:val="00FA102B"/>
    <w:rsid w:val="00FA28B8"/>
    <w:rsid w:val="00FA3C90"/>
    <w:rsid w:val="00FA4902"/>
    <w:rsid w:val="00FA5224"/>
    <w:rsid w:val="00FB0C21"/>
    <w:rsid w:val="00FB0CCF"/>
    <w:rsid w:val="00FB1C01"/>
    <w:rsid w:val="00FB5441"/>
    <w:rsid w:val="00FB7DD7"/>
    <w:rsid w:val="00FC0EE5"/>
    <w:rsid w:val="00FC2654"/>
    <w:rsid w:val="00FC53EB"/>
    <w:rsid w:val="00FC62E5"/>
    <w:rsid w:val="00FD0E91"/>
    <w:rsid w:val="00FD29C3"/>
    <w:rsid w:val="00FD3CF6"/>
    <w:rsid w:val="00FD4CD4"/>
    <w:rsid w:val="00FD4E96"/>
    <w:rsid w:val="00FD6173"/>
    <w:rsid w:val="00FE128D"/>
    <w:rsid w:val="00FE4CA2"/>
    <w:rsid w:val="00FE72C4"/>
    <w:rsid w:val="00FE789A"/>
    <w:rsid w:val="00FF05BA"/>
    <w:rsid w:val="00FF5355"/>
    <w:rsid w:val="00FF7BAD"/>
    <w:rsid w:val="32FF8C2A"/>
    <w:rsid w:val="4DFCFF50"/>
    <w:rsid w:val="4EC50120"/>
    <w:rsid w:val="5DFEC714"/>
    <w:rsid w:val="60BF901D"/>
    <w:rsid w:val="62B75AE4"/>
    <w:rsid w:val="67993675"/>
    <w:rsid w:val="682E45DF"/>
    <w:rsid w:val="6AFA1671"/>
    <w:rsid w:val="6ECE48A4"/>
    <w:rsid w:val="75EF77F8"/>
    <w:rsid w:val="777F5A83"/>
    <w:rsid w:val="799D7FBC"/>
    <w:rsid w:val="7BFF776C"/>
    <w:rsid w:val="7EAD4156"/>
    <w:rsid w:val="7EDDC782"/>
    <w:rsid w:val="7F5DAC2B"/>
    <w:rsid w:val="7F7FC8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52AED0BA"/>
  <w15:docId w15:val="{BE08235D-0CFB-B34C-A59B-0DBD76C9B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qFormat="1"/>
    <w:lsdException w:name="Table Grid" w:uiPriority="39"/>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A00497"/>
    <w:pPr>
      <w:widowControl w:val="0"/>
      <w:jc w:val="both"/>
    </w:pPr>
    <w:rPr>
      <w:rFonts w:ascii="Times New Roman" w:eastAsia="宋体" w:hAnsi="Times New Roman" w:cs="Tahoma"/>
      <w:color w:val="000000"/>
      <w:kern w:val="2"/>
      <w:sz w:val="24"/>
      <w:szCs w:val="24"/>
    </w:rPr>
  </w:style>
  <w:style w:type="paragraph" w:styleId="1">
    <w:name w:val="heading 1"/>
    <w:basedOn w:val="a"/>
    <w:next w:val="a"/>
    <w:uiPriority w:val="9"/>
    <w:qFormat/>
    <w:pPr>
      <w:keepNext/>
      <w:keepLines/>
      <w:spacing w:before="340" w:after="330" w:line="576" w:lineRule="auto"/>
      <w:outlineLvl w:val="0"/>
    </w:pPr>
    <w:rPr>
      <w:rFonts w:asciiTheme="minorHAnsi" w:eastAsiaTheme="minorEastAsia" w:hAnsiTheme="minorHAnsi" w:cstheme="minorBidi"/>
      <w:b/>
      <w:color w:val="auto"/>
      <w:kern w:val="44"/>
      <w:sz w:val="44"/>
      <w:szCs w:val="22"/>
    </w:rPr>
  </w:style>
  <w:style w:type="paragraph" w:styleId="2">
    <w:name w:val="heading 2"/>
    <w:basedOn w:val="a"/>
    <w:next w:val="a"/>
    <w:uiPriority w:val="9"/>
    <w:unhideWhenUsed/>
    <w:qFormat/>
    <w:pPr>
      <w:keepNext/>
      <w:keepLines/>
      <w:spacing w:before="260" w:after="260" w:line="413" w:lineRule="auto"/>
      <w:outlineLvl w:val="1"/>
    </w:pPr>
    <w:rPr>
      <w:rFonts w:ascii="DejaVu Sans" w:eastAsia="方正黑体_GBK" w:hAnsi="DejaVu Sans" w:cstheme="minorBidi"/>
      <w:b/>
      <w:color w:val="auto"/>
      <w:sz w:val="32"/>
      <w:szCs w:val="22"/>
    </w:rPr>
  </w:style>
  <w:style w:type="paragraph" w:styleId="3">
    <w:name w:val="heading 3"/>
    <w:basedOn w:val="a"/>
    <w:next w:val="a"/>
    <w:uiPriority w:val="9"/>
    <w:unhideWhenUsed/>
    <w:qFormat/>
    <w:pPr>
      <w:keepNext/>
      <w:keepLines/>
      <w:spacing w:before="260" w:after="260" w:line="413" w:lineRule="auto"/>
      <w:outlineLvl w:val="2"/>
    </w:pPr>
    <w:rPr>
      <w:rFonts w:asciiTheme="minorHAnsi" w:eastAsiaTheme="minorEastAsia" w:hAnsiTheme="minorHAnsi" w:cstheme="minorBidi"/>
      <w:b/>
      <w:color w:val="auto"/>
      <w:sz w:val="3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unhideWhenUsed/>
    <w:rPr>
      <w:b/>
      <w:bCs/>
    </w:rPr>
  </w:style>
  <w:style w:type="paragraph" w:styleId="a4">
    <w:name w:val="annotation text"/>
    <w:basedOn w:val="a"/>
    <w:link w:val="a6"/>
    <w:uiPriority w:val="99"/>
    <w:unhideWhenUsed/>
    <w:rPr>
      <w:rFonts w:asciiTheme="minorHAnsi" w:eastAsiaTheme="minorEastAsia" w:hAnsiTheme="minorHAnsi" w:cstheme="minorBidi"/>
      <w:color w:val="auto"/>
      <w:sz w:val="20"/>
      <w:szCs w:val="20"/>
    </w:rPr>
  </w:style>
  <w:style w:type="paragraph" w:styleId="a7">
    <w:name w:val="Balloon Text"/>
    <w:basedOn w:val="a"/>
    <w:link w:val="a8"/>
    <w:uiPriority w:val="99"/>
    <w:unhideWhenUsed/>
    <w:qFormat/>
    <w:rPr>
      <w:rFonts w:ascii="宋体" w:hAnsiTheme="minorHAnsi" w:cstheme="minorBidi"/>
      <w:color w:val="auto"/>
      <w:sz w:val="18"/>
      <w:szCs w:val="18"/>
    </w:rPr>
  </w:style>
  <w:style w:type="paragraph" w:styleId="a9">
    <w:name w:val="footer"/>
    <w:basedOn w:val="a"/>
    <w:link w:val="aa"/>
    <w:uiPriority w:val="99"/>
    <w:unhideWhenUsed/>
    <w:qFormat/>
    <w:pPr>
      <w:tabs>
        <w:tab w:val="center" w:pos="4153"/>
        <w:tab w:val="right" w:pos="8306"/>
      </w:tabs>
      <w:snapToGrid w:val="0"/>
      <w:jc w:val="left"/>
    </w:pPr>
    <w:rPr>
      <w:rFonts w:asciiTheme="minorHAnsi" w:eastAsiaTheme="minorEastAsia" w:hAnsiTheme="minorHAnsi" w:cstheme="minorBidi"/>
      <w:color w:val="auto"/>
      <w:sz w:val="18"/>
      <w:szCs w:val="18"/>
    </w:rPr>
  </w:style>
  <w:style w:type="paragraph" w:styleId="ab">
    <w:name w:val="header"/>
    <w:basedOn w:val="a"/>
    <w:link w:val="ac"/>
    <w:uiPriority w:val="99"/>
    <w:unhideWhenUsed/>
    <w:qFormat/>
    <w:pPr>
      <w:pBdr>
        <w:bottom w:val="single" w:sz="6" w:space="1" w:color="auto"/>
      </w:pBdr>
      <w:tabs>
        <w:tab w:val="center" w:pos="4153"/>
        <w:tab w:val="right" w:pos="8306"/>
      </w:tabs>
      <w:snapToGrid w:val="0"/>
      <w:jc w:val="center"/>
    </w:pPr>
    <w:rPr>
      <w:rFonts w:asciiTheme="minorHAnsi" w:eastAsiaTheme="minorEastAsia" w:hAnsiTheme="minorHAnsi" w:cstheme="minorBidi"/>
      <w:color w:val="auto"/>
      <w:sz w:val="18"/>
      <w:szCs w:val="18"/>
    </w:rPr>
  </w:style>
  <w:style w:type="character" w:styleId="ad">
    <w:name w:val="Hyperlink"/>
    <w:basedOn w:val="a0"/>
    <w:uiPriority w:val="99"/>
    <w:unhideWhenUsed/>
    <w:qFormat/>
    <w:rPr>
      <w:color w:val="0563C1" w:themeColor="hyperlink"/>
      <w:u w:val="single"/>
    </w:rPr>
  </w:style>
  <w:style w:type="character" w:styleId="ae">
    <w:name w:val="annotation reference"/>
    <w:basedOn w:val="a0"/>
    <w:uiPriority w:val="99"/>
    <w:unhideWhenUsed/>
    <w:rPr>
      <w:sz w:val="16"/>
      <w:szCs w:val="16"/>
    </w:rPr>
  </w:style>
  <w:style w:type="paragraph" w:customStyle="1" w:styleId="10">
    <w:name w:val="列表段落1"/>
    <w:basedOn w:val="a"/>
    <w:uiPriority w:val="34"/>
    <w:qFormat/>
    <w:pPr>
      <w:ind w:firstLineChars="200" w:firstLine="420"/>
    </w:pPr>
    <w:rPr>
      <w:rFonts w:ascii="楷体_GB2312" w:eastAsia="楷体_GB2312" w:cs="楷体_GB2312"/>
      <w:b/>
      <w:bCs/>
      <w:color w:val="auto"/>
      <w:spacing w:val="-30"/>
      <w:kern w:val="0"/>
      <w:sz w:val="28"/>
      <w:szCs w:val="28"/>
    </w:rPr>
  </w:style>
  <w:style w:type="paragraph" w:customStyle="1" w:styleId="EndNoteBibliographyTitle">
    <w:name w:val="EndNote Bibliography Title"/>
    <w:basedOn w:val="a"/>
    <w:link w:val="EndNoteBibliographyTitleChar"/>
    <w:pPr>
      <w:jc w:val="center"/>
    </w:pPr>
    <w:rPr>
      <w:rFonts w:ascii="Calibri" w:eastAsiaTheme="minorEastAsia" w:hAnsi="Calibri" w:cs="Calibri"/>
      <w:color w:val="auto"/>
      <w:sz w:val="20"/>
      <w:szCs w:val="22"/>
    </w:rPr>
  </w:style>
  <w:style w:type="character" w:customStyle="1" w:styleId="EndNoteBibliographyTitleChar">
    <w:name w:val="EndNote Bibliography Title Char"/>
    <w:basedOn w:val="a0"/>
    <w:link w:val="EndNoteBibliographyTitle"/>
    <w:qFormat/>
    <w:rPr>
      <w:rFonts w:ascii="Calibri" w:hAnsi="Calibri" w:cs="Calibri"/>
      <w:sz w:val="20"/>
    </w:rPr>
  </w:style>
  <w:style w:type="paragraph" w:customStyle="1" w:styleId="EndNoteBibliography">
    <w:name w:val="EndNote Bibliography"/>
    <w:basedOn w:val="a"/>
    <w:link w:val="EndNoteBibliographyChar"/>
    <w:qFormat/>
    <w:rPr>
      <w:rFonts w:ascii="Calibri" w:eastAsiaTheme="minorEastAsia" w:hAnsi="Calibri" w:cs="Calibri"/>
      <w:color w:val="auto"/>
      <w:sz w:val="20"/>
      <w:szCs w:val="22"/>
    </w:rPr>
  </w:style>
  <w:style w:type="character" w:customStyle="1" w:styleId="EndNoteBibliographyChar">
    <w:name w:val="EndNote Bibliography Char"/>
    <w:basedOn w:val="a0"/>
    <w:link w:val="EndNoteBibliography"/>
    <w:qFormat/>
    <w:rPr>
      <w:rFonts w:ascii="Calibri" w:hAnsi="Calibri" w:cs="Calibri"/>
      <w:sz w:val="20"/>
    </w:rPr>
  </w:style>
  <w:style w:type="character" w:customStyle="1" w:styleId="ac">
    <w:name w:val="页眉 字符"/>
    <w:basedOn w:val="a0"/>
    <w:link w:val="ab"/>
    <w:uiPriority w:val="99"/>
    <w:qFormat/>
    <w:rPr>
      <w:sz w:val="18"/>
      <w:szCs w:val="18"/>
    </w:rPr>
  </w:style>
  <w:style w:type="character" w:customStyle="1" w:styleId="aa">
    <w:name w:val="页脚 字符"/>
    <w:basedOn w:val="a0"/>
    <w:link w:val="a9"/>
    <w:uiPriority w:val="99"/>
    <w:qFormat/>
    <w:rPr>
      <w:sz w:val="18"/>
      <w:szCs w:val="18"/>
    </w:rPr>
  </w:style>
  <w:style w:type="paragraph" w:customStyle="1" w:styleId="11">
    <w:name w:val="书目1"/>
    <w:basedOn w:val="a"/>
    <w:link w:val="Bibliography"/>
    <w:qFormat/>
    <w:pPr>
      <w:tabs>
        <w:tab w:val="left" w:pos="380"/>
      </w:tabs>
      <w:spacing w:after="240"/>
      <w:ind w:left="384" w:hanging="384"/>
    </w:pPr>
    <w:rPr>
      <w:rFonts w:eastAsiaTheme="minorEastAsia" w:cs="Times New Roman"/>
      <w:color w:val="000000" w:themeColor="text1"/>
    </w:rPr>
  </w:style>
  <w:style w:type="character" w:customStyle="1" w:styleId="Bibliography">
    <w:name w:val="Bibliography 字符"/>
    <w:basedOn w:val="a0"/>
    <w:link w:val="11"/>
    <w:qFormat/>
    <w:rPr>
      <w:rFonts w:ascii="Times New Roman" w:hAnsi="Times New Roman" w:cs="Times New Roman"/>
      <w:color w:val="000000" w:themeColor="text1"/>
      <w:kern w:val="2"/>
      <w:sz w:val="24"/>
      <w:szCs w:val="24"/>
    </w:rPr>
  </w:style>
  <w:style w:type="character" w:customStyle="1" w:styleId="a8">
    <w:name w:val="批注框文本 字符"/>
    <w:basedOn w:val="a0"/>
    <w:link w:val="a7"/>
    <w:uiPriority w:val="99"/>
    <w:semiHidden/>
    <w:qFormat/>
    <w:rPr>
      <w:rFonts w:ascii="宋体" w:eastAsia="宋体"/>
      <w:kern w:val="2"/>
      <w:sz w:val="18"/>
      <w:szCs w:val="18"/>
    </w:rPr>
  </w:style>
  <w:style w:type="paragraph" w:customStyle="1" w:styleId="20">
    <w:name w:val="列表段落2"/>
    <w:basedOn w:val="a"/>
    <w:link w:val="21"/>
    <w:uiPriority w:val="99"/>
    <w:qFormat/>
    <w:pPr>
      <w:ind w:firstLineChars="200" w:firstLine="420"/>
    </w:pPr>
    <w:rPr>
      <w:rFonts w:asciiTheme="minorHAnsi" w:eastAsiaTheme="minorEastAsia" w:hAnsiTheme="minorHAnsi" w:cstheme="minorBidi"/>
      <w:color w:val="auto"/>
      <w:sz w:val="21"/>
      <w:szCs w:val="22"/>
    </w:rPr>
  </w:style>
  <w:style w:type="paragraph" w:customStyle="1" w:styleId="Bibliography1">
    <w:name w:val="Bibliography1"/>
    <w:basedOn w:val="a"/>
    <w:link w:val="Bibliography10"/>
    <w:pPr>
      <w:widowControl/>
      <w:numPr>
        <w:ilvl w:val="1"/>
        <w:numId w:val="1"/>
      </w:numPr>
      <w:tabs>
        <w:tab w:val="left" w:pos="140"/>
      </w:tabs>
      <w:spacing w:after="240"/>
      <w:ind w:left="144" w:hanging="144"/>
    </w:pPr>
    <w:rPr>
      <w:rFonts w:cs="Times New Roman"/>
      <w:color w:val="auto"/>
    </w:rPr>
  </w:style>
  <w:style w:type="character" w:customStyle="1" w:styleId="21">
    <w:name w:val="列表段落2 字符"/>
    <w:basedOn w:val="a0"/>
    <w:link w:val="20"/>
    <w:uiPriority w:val="99"/>
    <w:rPr>
      <w:kern w:val="2"/>
      <w:sz w:val="21"/>
      <w:szCs w:val="22"/>
    </w:rPr>
  </w:style>
  <w:style w:type="character" w:customStyle="1" w:styleId="Bibliography10">
    <w:name w:val="Bibliography 字符1"/>
    <w:basedOn w:val="21"/>
    <w:link w:val="Bibliography1"/>
    <w:rPr>
      <w:rFonts w:ascii="Times New Roman" w:eastAsia="宋体" w:hAnsi="Times New Roman" w:cs="Times New Roman"/>
      <w:kern w:val="2"/>
      <w:sz w:val="24"/>
      <w:szCs w:val="24"/>
    </w:rPr>
  </w:style>
  <w:style w:type="character" w:customStyle="1" w:styleId="a6">
    <w:name w:val="批注文字 字符"/>
    <w:basedOn w:val="a0"/>
    <w:link w:val="a4"/>
    <w:uiPriority w:val="99"/>
    <w:semiHidden/>
    <w:rPr>
      <w:kern w:val="2"/>
    </w:rPr>
  </w:style>
  <w:style w:type="character" w:customStyle="1" w:styleId="a5">
    <w:name w:val="批注主题 字符"/>
    <w:basedOn w:val="a6"/>
    <w:link w:val="a3"/>
    <w:uiPriority w:val="99"/>
    <w:semiHidden/>
    <w:rPr>
      <w:b/>
      <w:bCs/>
      <w:kern w:val="2"/>
    </w:rPr>
  </w:style>
  <w:style w:type="paragraph" w:styleId="af">
    <w:name w:val="List Paragraph"/>
    <w:basedOn w:val="a"/>
    <w:uiPriority w:val="99"/>
    <w:rsid w:val="005F7C17"/>
    <w:pPr>
      <w:ind w:firstLineChars="200" w:firstLine="420"/>
    </w:pPr>
    <w:rPr>
      <w:rFonts w:asciiTheme="minorHAnsi" w:eastAsiaTheme="minorEastAsia" w:hAnsiTheme="minorHAnsi" w:cstheme="minorBidi"/>
      <w:color w:val="auto"/>
      <w:sz w:val="21"/>
      <w:szCs w:val="22"/>
    </w:rPr>
  </w:style>
  <w:style w:type="paragraph" w:customStyle="1" w:styleId="12">
    <w:name w:val="列出段落1"/>
    <w:basedOn w:val="a"/>
    <w:uiPriority w:val="34"/>
    <w:qFormat/>
    <w:rsid w:val="00151471"/>
    <w:pPr>
      <w:ind w:firstLineChars="200" w:firstLine="420"/>
    </w:pPr>
    <w:rPr>
      <w:rFonts w:asciiTheme="minorHAnsi" w:eastAsiaTheme="minorEastAsia" w:hAnsiTheme="minorHAnsi" w:cstheme="minorBidi"/>
      <w:color w:val="auto"/>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0156502">
      <w:bodyDiv w:val="1"/>
      <w:marLeft w:val="0"/>
      <w:marRight w:val="0"/>
      <w:marTop w:val="0"/>
      <w:marBottom w:val="0"/>
      <w:divBdr>
        <w:top w:val="none" w:sz="0" w:space="0" w:color="auto"/>
        <w:left w:val="none" w:sz="0" w:space="0" w:color="auto"/>
        <w:bottom w:val="none" w:sz="0" w:space="0" w:color="auto"/>
        <w:right w:val="none" w:sz="0" w:space="0" w:color="auto"/>
      </w:divBdr>
    </w:div>
    <w:div w:id="17509267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黑体"/>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9</Pages>
  <Words>1841</Words>
  <Characters>10497</Characters>
  <Application>Microsoft Office Word</Application>
  <DocSecurity>0</DocSecurity>
  <Lines>87</Lines>
  <Paragraphs>24</Paragraphs>
  <ScaleCrop>false</ScaleCrop>
  <Company/>
  <LinksUpToDate>false</LinksUpToDate>
  <CharactersWithSpaces>12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wei Song</dc:creator>
  <cp:lastModifiedBy>lin jason</cp:lastModifiedBy>
  <cp:revision>44</cp:revision>
  <dcterms:created xsi:type="dcterms:W3CDTF">2020-04-09T09:46:00Z</dcterms:created>
  <dcterms:modified xsi:type="dcterms:W3CDTF">2021-10-26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2.1.2.3417</vt:lpwstr>
  </property>
  <property fmtid="{D5CDD505-2E9C-101B-9397-08002B2CF9AE}" pid="3" name="ZOTERO_PREF_1">
    <vt:lpwstr>&lt;data data-version="3" zotero-version="5.0.85"&gt;&lt;session id="gCKxwIZr"/&gt;&lt;style id="http://www.zotero.org/styles/the-lancet" hasBibliography="1" bibliographyStyleHasBeenSet="1"/&gt;&lt;prefs&gt;&lt;pref name="fieldType" value="Field"/&gt;&lt;pref name="automaticJournalAbbrev</vt:lpwstr>
  </property>
  <property fmtid="{D5CDD505-2E9C-101B-9397-08002B2CF9AE}" pid="4" name="ZOTERO_PREF_2">
    <vt:lpwstr>iations" value="true"/&gt;&lt;/prefs&gt;&lt;/data&gt;</vt:lpwstr>
  </property>
</Properties>
</file>